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7E090" w14:textId="77777777" w:rsidR="00D83314" w:rsidRDefault="00D83314" w:rsidP="005C4694">
      <w:pPr>
        <w:jc w:val="both"/>
        <w:rPr>
          <w:rFonts w:cstheme="minorHAnsi"/>
          <w:b/>
          <w:lang w:val="en-US"/>
        </w:rPr>
      </w:pPr>
      <w:r>
        <w:rPr>
          <w:rFonts w:cstheme="minorHAnsi"/>
          <w:b/>
          <w:lang w:val="en-US"/>
        </w:rPr>
        <w:t>TITLE:</w:t>
      </w:r>
    </w:p>
    <w:p w14:paraId="732CEEC8" w14:textId="4DA52C84" w:rsidR="004B7FC9" w:rsidRPr="00D83314" w:rsidRDefault="00D83314" w:rsidP="005C4694">
      <w:pPr>
        <w:jc w:val="both"/>
        <w:rPr>
          <w:rFonts w:cstheme="minorHAnsi"/>
          <w:b/>
          <w:lang w:val="en-US"/>
        </w:rPr>
      </w:pPr>
      <w:r w:rsidRPr="00D83314">
        <w:rPr>
          <w:rFonts w:cstheme="minorHAnsi"/>
          <w:b/>
          <w:lang w:val="en-US"/>
        </w:rPr>
        <w:t xml:space="preserve">Robotic Lateral </w:t>
      </w:r>
      <w:proofErr w:type="spellStart"/>
      <w:r w:rsidRPr="00D83314">
        <w:rPr>
          <w:rFonts w:cstheme="minorHAnsi"/>
          <w:b/>
          <w:lang w:val="en-US"/>
        </w:rPr>
        <w:t>Pancreaticojejunostomy</w:t>
      </w:r>
      <w:proofErr w:type="spellEnd"/>
      <w:r w:rsidRPr="00D83314">
        <w:rPr>
          <w:rFonts w:cstheme="minorHAnsi"/>
          <w:b/>
          <w:lang w:val="en-US"/>
        </w:rPr>
        <w:t xml:space="preserve"> </w:t>
      </w:r>
      <w:r>
        <w:rPr>
          <w:rFonts w:cstheme="minorHAnsi"/>
          <w:b/>
          <w:lang w:val="en-US"/>
        </w:rPr>
        <w:t>f</w:t>
      </w:r>
      <w:r w:rsidRPr="00D83314">
        <w:rPr>
          <w:rFonts w:cstheme="minorHAnsi"/>
          <w:b/>
          <w:lang w:val="en-US"/>
        </w:rPr>
        <w:t>or Chronic Pancreatitis</w:t>
      </w:r>
    </w:p>
    <w:p w14:paraId="1DD161F9" w14:textId="77777777" w:rsidR="004B7FC9" w:rsidRPr="00D83314" w:rsidRDefault="004B7FC9" w:rsidP="005C4694">
      <w:pPr>
        <w:jc w:val="both"/>
        <w:rPr>
          <w:rFonts w:cstheme="minorHAnsi"/>
          <w:lang w:val="en-US"/>
        </w:rPr>
      </w:pPr>
    </w:p>
    <w:p w14:paraId="04A855EB" w14:textId="371160B0" w:rsidR="004B7FC9" w:rsidRPr="00D83314" w:rsidRDefault="004B7FC9" w:rsidP="005C4694">
      <w:pPr>
        <w:jc w:val="both"/>
        <w:rPr>
          <w:rFonts w:cstheme="minorHAnsi"/>
          <w:b/>
          <w:lang w:val="en-US"/>
        </w:rPr>
      </w:pPr>
      <w:r w:rsidRPr="00D83314">
        <w:rPr>
          <w:rFonts w:cstheme="minorHAnsi"/>
          <w:b/>
          <w:lang w:val="en-US"/>
        </w:rPr>
        <w:t xml:space="preserve">AUTHORS </w:t>
      </w:r>
      <w:r w:rsidR="00D83314">
        <w:rPr>
          <w:rFonts w:cstheme="minorHAnsi"/>
          <w:b/>
          <w:lang w:val="en-US"/>
        </w:rPr>
        <w:t>AND</w:t>
      </w:r>
      <w:r w:rsidRPr="00D83314">
        <w:rPr>
          <w:rFonts w:cstheme="minorHAnsi"/>
          <w:b/>
          <w:lang w:val="en-US"/>
        </w:rPr>
        <w:t xml:space="preserve"> AFFILIATIONS:</w:t>
      </w:r>
    </w:p>
    <w:p w14:paraId="7034CCE9" w14:textId="77B818AE" w:rsidR="005965E3" w:rsidRPr="00D83314" w:rsidRDefault="005965E3" w:rsidP="005C4694">
      <w:pPr>
        <w:jc w:val="both"/>
        <w:rPr>
          <w:rFonts w:cstheme="minorHAnsi"/>
          <w:lang w:val="en-US"/>
        </w:rPr>
      </w:pPr>
      <w:r w:rsidRPr="00D83314">
        <w:rPr>
          <w:rFonts w:cstheme="minorHAnsi"/>
          <w:lang w:val="en-US"/>
        </w:rPr>
        <w:t>Alberto Balduzzi</w:t>
      </w:r>
      <w:r w:rsidRPr="00D83314">
        <w:rPr>
          <w:rFonts w:cstheme="minorHAnsi"/>
          <w:vertAlign w:val="superscript"/>
          <w:lang w:val="en-US"/>
        </w:rPr>
        <w:t>1,</w:t>
      </w:r>
      <w:proofErr w:type="gramStart"/>
      <w:r w:rsidRPr="00D83314">
        <w:rPr>
          <w:rFonts w:cstheme="minorHAnsi"/>
          <w:vertAlign w:val="superscript"/>
          <w:lang w:val="en-US"/>
        </w:rPr>
        <w:t>2</w:t>
      </w:r>
      <w:r w:rsidR="00D83314">
        <w:rPr>
          <w:rFonts w:cstheme="minorHAnsi"/>
          <w:vertAlign w:val="superscript"/>
          <w:lang w:val="en-US"/>
        </w:rPr>
        <w:t>,</w:t>
      </w:r>
      <w:r w:rsidR="00D83314" w:rsidRPr="00D83314">
        <w:rPr>
          <w:rFonts w:cstheme="minorHAnsi"/>
          <w:lang w:val="en-US"/>
        </w:rPr>
        <w:t>*</w:t>
      </w:r>
      <w:proofErr w:type="gramEnd"/>
      <w:r w:rsidRPr="00D83314">
        <w:rPr>
          <w:rFonts w:cstheme="minorHAnsi"/>
          <w:lang w:val="en-US"/>
        </w:rPr>
        <w:t>, Maurice J.</w:t>
      </w:r>
      <w:r w:rsidR="00C46590">
        <w:rPr>
          <w:rFonts w:cstheme="minorHAnsi"/>
          <w:lang w:val="en-US"/>
        </w:rPr>
        <w:t xml:space="preserve"> </w:t>
      </w:r>
      <w:r w:rsidRPr="00D83314">
        <w:rPr>
          <w:rFonts w:cstheme="minorHAnsi"/>
          <w:lang w:val="en-US"/>
        </w:rPr>
        <w:t>W. Zwart</w:t>
      </w:r>
      <w:r w:rsidRPr="00D83314">
        <w:rPr>
          <w:rFonts w:cstheme="minorHAnsi"/>
          <w:vertAlign w:val="superscript"/>
          <w:lang w:val="en-US"/>
        </w:rPr>
        <w:t>1</w:t>
      </w:r>
      <w:r w:rsidR="00D83314">
        <w:rPr>
          <w:rFonts w:cstheme="minorHAnsi"/>
          <w:vertAlign w:val="superscript"/>
          <w:lang w:val="en-US"/>
        </w:rPr>
        <w:t>,</w:t>
      </w:r>
      <w:r w:rsidR="00D83314" w:rsidRPr="00D83314">
        <w:rPr>
          <w:rFonts w:cstheme="minorHAnsi"/>
          <w:lang w:val="en-US"/>
        </w:rPr>
        <w:t>*</w:t>
      </w:r>
      <w:r w:rsidRPr="00D83314">
        <w:rPr>
          <w:rFonts w:cstheme="minorHAnsi"/>
          <w:lang w:val="en-US"/>
        </w:rPr>
        <w:t xml:space="preserve">, </w:t>
      </w:r>
      <w:proofErr w:type="spellStart"/>
      <w:r w:rsidR="00E5345C">
        <w:rPr>
          <w:rFonts w:cstheme="minorHAnsi"/>
          <w:lang w:val="en-US"/>
        </w:rPr>
        <w:t>Rens</w:t>
      </w:r>
      <w:proofErr w:type="spellEnd"/>
      <w:r w:rsidR="00C46590">
        <w:rPr>
          <w:rFonts w:cstheme="minorHAnsi"/>
          <w:lang w:val="en-US"/>
        </w:rPr>
        <w:t xml:space="preserve"> </w:t>
      </w:r>
      <w:r w:rsidR="00E5345C">
        <w:rPr>
          <w:rFonts w:cstheme="minorHAnsi"/>
          <w:lang w:val="en-US"/>
        </w:rPr>
        <w:t>M.</w:t>
      </w:r>
      <w:r w:rsidR="00544392">
        <w:rPr>
          <w:rFonts w:cstheme="minorHAnsi"/>
          <w:lang w:val="en-US"/>
        </w:rPr>
        <w:t xml:space="preserve"> </w:t>
      </w:r>
      <w:r w:rsidR="00D85BA5" w:rsidRPr="00D83314">
        <w:rPr>
          <w:rFonts w:cstheme="minorHAnsi"/>
          <w:lang w:val="en-US"/>
        </w:rPr>
        <w:t>A. Kempeneers</w:t>
      </w:r>
      <w:r w:rsidR="00D85BA5" w:rsidRPr="00D83314">
        <w:rPr>
          <w:rFonts w:cstheme="minorHAnsi"/>
          <w:vertAlign w:val="superscript"/>
          <w:lang w:val="en-US"/>
        </w:rPr>
        <w:t>1</w:t>
      </w:r>
      <w:r w:rsidR="00D85BA5" w:rsidRPr="00D83314">
        <w:rPr>
          <w:rFonts w:cstheme="minorHAnsi"/>
          <w:lang w:val="en-US"/>
        </w:rPr>
        <w:t xml:space="preserve">, </w:t>
      </w:r>
      <w:proofErr w:type="spellStart"/>
      <w:r w:rsidR="00D85BA5" w:rsidRPr="00D83314">
        <w:rPr>
          <w:rFonts w:cstheme="minorHAnsi"/>
          <w:lang w:val="en-US"/>
        </w:rPr>
        <w:t>M</w:t>
      </w:r>
      <w:r w:rsidR="00E5345C">
        <w:rPr>
          <w:rFonts w:cstheme="minorHAnsi"/>
          <w:lang w:val="en-US"/>
        </w:rPr>
        <w:t>arja</w:t>
      </w:r>
      <w:proofErr w:type="spellEnd"/>
      <w:r w:rsidR="00C46590">
        <w:rPr>
          <w:rFonts w:cstheme="minorHAnsi"/>
          <w:lang w:val="en-US"/>
        </w:rPr>
        <w:t xml:space="preserve"> </w:t>
      </w:r>
      <w:r w:rsidR="00D85BA5" w:rsidRPr="00D83314">
        <w:rPr>
          <w:rFonts w:cstheme="minorHAnsi"/>
          <w:lang w:val="en-US"/>
        </w:rPr>
        <w:t>A. Boermeester</w:t>
      </w:r>
      <w:r w:rsidR="00D85BA5" w:rsidRPr="00D83314">
        <w:rPr>
          <w:rFonts w:cstheme="minorHAnsi"/>
          <w:vertAlign w:val="superscript"/>
          <w:lang w:val="en-US"/>
        </w:rPr>
        <w:t>1</w:t>
      </w:r>
      <w:r w:rsidR="00D85BA5" w:rsidRPr="00D83314">
        <w:rPr>
          <w:rFonts w:cstheme="minorHAnsi"/>
          <w:lang w:val="en-US"/>
        </w:rPr>
        <w:t>,</w:t>
      </w:r>
      <w:r w:rsidRPr="00D83314">
        <w:rPr>
          <w:rFonts w:cstheme="minorHAnsi"/>
          <w:lang w:val="en-US"/>
        </w:rPr>
        <w:t xml:space="preserve"> </w:t>
      </w:r>
      <w:r w:rsidR="001135C1" w:rsidRPr="00D83314">
        <w:rPr>
          <w:rFonts w:cstheme="minorHAnsi"/>
          <w:lang w:val="en-US"/>
        </w:rPr>
        <w:t>Olivier R. Busch</w:t>
      </w:r>
      <w:r w:rsidR="001135C1" w:rsidRPr="00D83314">
        <w:rPr>
          <w:rFonts w:cstheme="minorHAnsi"/>
          <w:vertAlign w:val="superscript"/>
          <w:lang w:val="en-US"/>
        </w:rPr>
        <w:t>1</w:t>
      </w:r>
      <w:r w:rsidR="001135C1" w:rsidRPr="00D83314">
        <w:rPr>
          <w:rFonts w:cstheme="minorHAnsi"/>
          <w:lang w:val="en-US"/>
        </w:rPr>
        <w:t xml:space="preserve">, </w:t>
      </w:r>
      <w:r w:rsidRPr="00D83314">
        <w:rPr>
          <w:rFonts w:cstheme="minorHAnsi"/>
          <w:lang w:val="en-US"/>
        </w:rPr>
        <w:t>Marc G</w:t>
      </w:r>
      <w:r w:rsidR="00CB4D60" w:rsidRPr="00D83314">
        <w:rPr>
          <w:rFonts w:cstheme="minorHAnsi"/>
          <w:lang w:val="en-US"/>
        </w:rPr>
        <w:t>.</w:t>
      </w:r>
      <w:r w:rsidRPr="00D83314">
        <w:rPr>
          <w:rFonts w:cstheme="minorHAnsi"/>
          <w:lang w:val="en-US"/>
        </w:rPr>
        <w:t xml:space="preserve"> Besselink</w:t>
      </w:r>
      <w:r w:rsidRPr="00D83314">
        <w:rPr>
          <w:rFonts w:cstheme="minorHAnsi"/>
          <w:vertAlign w:val="superscript"/>
          <w:lang w:val="en-US"/>
        </w:rPr>
        <w:t>1</w:t>
      </w:r>
    </w:p>
    <w:p w14:paraId="34A5F10B" w14:textId="77777777" w:rsidR="005965E3" w:rsidRPr="00D83314" w:rsidRDefault="005965E3" w:rsidP="005C4694">
      <w:pPr>
        <w:jc w:val="both"/>
        <w:rPr>
          <w:rFonts w:cstheme="minorHAnsi"/>
          <w:vertAlign w:val="superscript"/>
          <w:lang w:val="en-US"/>
        </w:rPr>
      </w:pPr>
    </w:p>
    <w:p w14:paraId="5D1D0A23" w14:textId="625BC3E7" w:rsidR="005965E3" w:rsidRPr="00D83314" w:rsidRDefault="005965E3" w:rsidP="005C4694">
      <w:pPr>
        <w:jc w:val="both"/>
        <w:rPr>
          <w:rFonts w:cstheme="minorHAnsi"/>
          <w:lang w:val="en-US"/>
        </w:rPr>
      </w:pPr>
      <w:r w:rsidRPr="00D83314">
        <w:rPr>
          <w:rFonts w:cstheme="minorHAnsi"/>
          <w:vertAlign w:val="superscript"/>
          <w:lang w:val="en-US"/>
        </w:rPr>
        <w:t>1</w:t>
      </w:r>
      <w:r w:rsidRPr="00D83314">
        <w:rPr>
          <w:rFonts w:cstheme="minorHAnsi"/>
          <w:lang w:val="en-US"/>
        </w:rPr>
        <w:t xml:space="preserve">Department of Surgery, </w:t>
      </w:r>
      <w:r w:rsidR="00D01A2A" w:rsidRPr="00D83314">
        <w:rPr>
          <w:rFonts w:cstheme="minorHAnsi"/>
          <w:lang w:val="en-US"/>
        </w:rPr>
        <w:t>Amsterdam Gastroenterology and Metabolism</w:t>
      </w:r>
      <w:r w:rsidRPr="00D83314">
        <w:rPr>
          <w:rFonts w:cstheme="minorHAnsi"/>
          <w:lang w:val="en-US"/>
        </w:rPr>
        <w:t>, Amsterdam</w:t>
      </w:r>
      <w:r w:rsidR="00E53147" w:rsidRPr="00D83314">
        <w:rPr>
          <w:rFonts w:cstheme="minorHAnsi"/>
          <w:lang w:val="en-US"/>
        </w:rPr>
        <w:t xml:space="preserve"> UMC, Univer</w:t>
      </w:r>
      <w:r w:rsidR="002B4C46" w:rsidRPr="00D83314">
        <w:rPr>
          <w:rFonts w:cstheme="minorHAnsi"/>
          <w:lang w:val="en-US"/>
        </w:rPr>
        <w:t>s</w:t>
      </w:r>
      <w:r w:rsidR="00E53147" w:rsidRPr="00D83314">
        <w:rPr>
          <w:rFonts w:cstheme="minorHAnsi"/>
          <w:lang w:val="en-US"/>
        </w:rPr>
        <w:t>ity of Amsterdam</w:t>
      </w:r>
      <w:r w:rsidR="00731480" w:rsidRPr="00D83314">
        <w:rPr>
          <w:rFonts w:cstheme="minorHAnsi"/>
          <w:lang w:val="en-US"/>
        </w:rPr>
        <w:t xml:space="preserve">, Amsterdam, </w:t>
      </w:r>
      <w:r w:rsidRPr="00D83314">
        <w:rPr>
          <w:rFonts w:cstheme="minorHAnsi"/>
          <w:lang w:val="en-US"/>
        </w:rPr>
        <w:t>the Netherlands</w:t>
      </w:r>
    </w:p>
    <w:p w14:paraId="3E1AC412" w14:textId="628A1195" w:rsidR="004B7FC9" w:rsidRPr="00D83314" w:rsidRDefault="005965E3" w:rsidP="005C4694">
      <w:pPr>
        <w:jc w:val="both"/>
        <w:rPr>
          <w:rFonts w:cstheme="minorHAnsi"/>
          <w:lang w:val="en-US"/>
        </w:rPr>
      </w:pPr>
      <w:r w:rsidRPr="00D83314">
        <w:rPr>
          <w:rFonts w:cstheme="minorHAnsi"/>
          <w:vertAlign w:val="superscript"/>
          <w:lang w:val="en-US"/>
        </w:rPr>
        <w:t>2</w:t>
      </w:r>
      <w:r w:rsidRPr="00D83314">
        <w:rPr>
          <w:rFonts w:cstheme="minorHAnsi"/>
          <w:lang w:val="en-US"/>
        </w:rPr>
        <w:t>General and Pancreatic Surgery Department, Pancreas Institute, University and Hospital Trust of Verona, Verona, Italy</w:t>
      </w:r>
    </w:p>
    <w:p w14:paraId="23E0BAD6" w14:textId="77777777" w:rsidR="005965E3" w:rsidRPr="00D83314" w:rsidRDefault="005965E3" w:rsidP="005C4694">
      <w:pPr>
        <w:jc w:val="both"/>
        <w:rPr>
          <w:rFonts w:cstheme="minorHAnsi"/>
          <w:lang w:val="en-US"/>
        </w:rPr>
      </w:pPr>
    </w:p>
    <w:p w14:paraId="7F6C647A" w14:textId="70F8FD0A" w:rsidR="00D2534B" w:rsidRPr="00D83314" w:rsidRDefault="003D6395" w:rsidP="005C4694">
      <w:pPr>
        <w:jc w:val="both"/>
        <w:rPr>
          <w:rFonts w:cstheme="minorHAnsi"/>
          <w:lang w:val="en-US"/>
        </w:rPr>
      </w:pPr>
      <w:r w:rsidRPr="00D83314">
        <w:rPr>
          <w:rFonts w:cstheme="minorHAnsi"/>
          <w:lang w:val="en-US"/>
        </w:rPr>
        <w:t>*</w:t>
      </w:r>
      <w:r w:rsidR="005C4694">
        <w:rPr>
          <w:rFonts w:cstheme="minorHAnsi"/>
          <w:lang w:val="en-US"/>
        </w:rPr>
        <w:t>These authors contributed equally.</w:t>
      </w:r>
    </w:p>
    <w:p w14:paraId="2F5ABE48" w14:textId="77777777" w:rsidR="003D6395" w:rsidRPr="00D83314" w:rsidRDefault="003D6395" w:rsidP="005C4694">
      <w:pPr>
        <w:jc w:val="both"/>
        <w:rPr>
          <w:rFonts w:cstheme="minorHAnsi"/>
          <w:lang w:val="en-US"/>
        </w:rPr>
      </w:pPr>
    </w:p>
    <w:p w14:paraId="7C579A1F" w14:textId="62041648" w:rsidR="005965E3" w:rsidRPr="00D83314" w:rsidRDefault="005965E3" w:rsidP="005C4694">
      <w:pPr>
        <w:pStyle w:val="Default"/>
        <w:jc w:val="both"/>
        <w:rPr>
          <w:rFonts w:asciiTheme="minorHAnsi" w:hAnsiTheme="minorHAnsi" w:cstheme="minorHAnsi"/>
          <w:b/>
          <w:bCs/>
          <w:color w:val="auto"/>
        </w:rPr>
      </w:pPr>
      <w:r w:rsidRPr="00D83314">
        <w:rPr>
          <w:rFonts w:asciiTheme="minorHAnsi" w:hAnsiTheme="minorHAnsi" w:cstheme="minorHAnsi"/>
          <w:b/>
          <w:bCs/>
          <w:color w:val="auto"/>
        </w:rPr>
        <w:t>Correspond</w:t>
      </w:r>
      <w:r w:rsidR="005C4694">
        <w:rPr>
          <w:rFonts w:asciiTheme="minorHAnsi" w:hAnsiTheme="minorHAnsi" w:cstheme="minorHAnsi"/>
          <w:b/>
          <w:bCs/>
          <w:color w:val="auto"/>
        </w:rPr>
        <w:t>ing Author:</w:t>
      </w:r>
      <w:r w:rsidRPr="00D83314">
        <w:rPr>
          <w:rFonts w:asciiTheme="minorHAnsi" w:hAnsiTheme="minorHAnsi" w:cstheme="minorHAnsi"/>
          <w:b/>
          <w:bCs/>
          <w:color w:val="auto"/>
        </w:rPr>
        <w:t xml:space="preserve"> </w:t>
      </w:r>
    </w:p>
    <w:p w14:paraId="37A30FA0" w14:textId="59E8411E" w:rsidR="005965E3" w:rsidRPr="00D83314" w:rsidRDefault="005965E3" w:rsidP="005C4694">
      <w:pPr>
        <w:pStyle w:val="Default"/>
        <w:jc w:val="both"/>
        <w:rPr>
          <w:rFonts w:asciiTheme="minorHAnsi" w:hAnsiTheme="minorHAnsi" w:cstheme="minorHAnsi"/>
          <w:color w:val="auto"/>
        </w:rPr>
      </w:pPr>
      <w:r w:rsidRPr="00D83314">
        <w:rPr>
          <w:rFonts w:asciiTheme="minorHAnsi" w:hAnsiTheme="minorHAnsi" w:cstheme="minorHAnsi"/>
          <w:color w:val="auto"/>
        </w:rPr>
        <w:t>M</w:t>
      </w:r>
      <w:r w:rsidR="00E61BA9">
        <w:rPr>
          <w:rFonts w:asciiTheme="minorHAnsi" w:hAnsiTheme="minorHAnsi" w:cstheme="minorHAnsi"/>
          <w:color w:val="auto"/>
        </w:rPr>
        <w:t xml:space="preserve">arc </w:t>
      </w:r>
      <w:r w:rsidRPr="00D83314">
        <w:rPr>
          <w:rFonts w:asciiTheme="minorHAnsi" w:hAnsiTheme="minorHAnsi" w:cstheme="minorHAnsi"/>
          <w:color w:val="auto"/>
        </w:rPr>
        <w:t xml:space="preserve">G. </w:t>
      </w:r>
      <w:proofErr w:type="spellStart"/>
      <w:r w:rsidRPr="00D83314">
        <w:rPr>
          <w:rFonts w:asciiTheme="minorHAnsi" w:hAnsiTheme="minorHAnsi" w:cstheme="minorHAnsi"/>
          <w:color w:val="auto"/>
        </w:rPr>
        <w:t>Besselink</w:t>
      </w:r>
      <w:proofErr w:type="spellEnd"/>
      <w:r w:rsidR="005C4694">
        <w:rPr>
          <w:rFonts w:asciiTheme="minorHAnsi" w:hAnsiTheme="minorHAnsi" w:cstheme="minorHAnsi"/>
          <w:color w:val="auto"/>
        </w:rPr>
        <w:tab/>
      </w:r>
      <w:r w:rsidR="005C4694">
        <w:rPr>
          <w:rFonts w:asciiTheme="minorHAnsi" w:hAnsiTheme="minorHAnsi" w:cstheme="minorHAnsi"/>
          <w:color w:val="auto"/>
        </w:rPr>
        <w:tab/>
        <w:t>(</w:t>
      </w:r>
      <w:r w:rsidRPr="00D83314">
        <w:rPr>
          <w:rFonts w:asciiTheme="minorHAnsi" w:hAnsiTheme="minorHAnsi" w:cstheme="minorHAnsi"/>
          <w:color w:val="auto"/>
        </w:rPr>
        <w:t>m.g.besselink@am</w:t>
      </w:r>
      <w:r w:rsidR="00B60F22">
        <w:rPr>
          <w:rFonts w:asciiTheme="minorHAnsi" w:hAnsiTheme="minorHAnsi" w:cstheme="minorHAnsi"/>
          <w:color w:val="auto"/>
        </w:rPr>
        <w:t>sterdamumc</w:t>
      </w:r>
      <w:r w:rsidRPr="00D83314">
        <w:rPr>
          <w:rFonts w:asciiTheme="minorHAnsi" w:hAnsiTheme="minorHAnsi" w:cstheme="minorHAnsi"/>
          <w:color w:val="auto"/>
        </w:rPr>
        <w:t>.nl</w:t>
      </w:r>
      <w:r w:rsidR="005C4694">
        <w:rPr>
          <w:rFonts w:asciiTheme="minorHAnsi" w:hAnsiTheme="minorHAnsi" w:cstheme="minorHAnsi"/>
          <w:color w:val="auto"/>
        </w:rPr>
        <w:t>)</w:t>
      </w:r>
    </w:p>
    <w:p w14:paraId="3FB77D85" w14:textId="1334BC66" w:rsidR="00BF023B" w:rsidRDefault="00BF023B" w:rsidP="005C4694">
      <w:pPr>
        <w:jc w:val="both"/>
        <w:rPr>
          <w:rFonts w:cstheme="minorHAnsi"/>
        </w:rPr>
      </w:pPr>
    </w:p>
    <w:p w14:paraId="692C55A4" w14:textId="20872518" w:rsidR="005C4694" w:rsidRPr="005C4694" w:rsidRDefault="005C4694" w:rsidP="005C4694">
      <w:pPr>
        <w:jc w:val="both"/>
        <w:rPr>
          <w:rFonts w:cstheme="minorHAnsi"/>
          <w:b/>
          <w:bCs/>
        </w:rPr>
      </w:pPr>
      <w:r w:rsidRPr="005C4694">
        <w:rPr>
          <w:rFonts w:cstheme="minorHAnsi"/>
          <w:b/>
          <w:bCs/>
        </w:rPr>
        <w:t>Email Addresses of Co-Authors:</w:t>
      </w:r>
    </w:p>
    <w:p w14:paraId="462D20E6" w14:textId="1F513E2C" w:rsidR="00BF023B" w:rsidRPr="00D83314" w:rsidRDefault="005C4694" w:rsidP="00E61BA9">
      <w:pPr>
        <w:jc w:val="both"/>
        <w:rPr>
          <w:rFonts w:cstheme="minorHAnsi"/>
        </w:rPr>
      </w:pPr>
      <w:r w:rsidRPr="00D83314">
        <w:rPr>
          <w:rFonts w:cstheme="minorHAnsi"/>
          <w:lang w:val="en-US"/>
        </w:rPr>
        <w:t xml:space="preserve">Alberto </w:t>
      </w:r>
      <w:proofErr w:type="spellStart"/>
      <w:r w:rsidRPr="00D83314">
        <w:rPr>
          <w:rFonts w:cstheme="minorHAnsi"/>
          <w:lang w:val="en-US"/>
        </w:rPr>
        <w:t>Balduzzi</w:t>
      </w:r>
      <w:proofErr w:type="spellEnd"/>
      <w:r>
        <w:rPr>
          <w:rFonts w:cstheme="minorHAnsi"/>
          <w:lang w:val="en-US"/>
        </w:rPr>
        <w:tab/>
      </w:r>
      <w:r>
        <w:rPr>
          <w:rFonts w:cstheme="minorHAnsi"/>
          <w:lang w:val="en-US"/>
        </w:rPr>
        <w:tab/>
        <w:t>(</w:t>
      </w:r>
      <w:r w:rsidR="00BF023B" w:rsidRPr="005C4694">
        <w:rPr>
          <w:rFonts w:cstheme="minorHAnsi"/>
        </w:rPr>
        <w:t>alberto.balduzzi.bo@gmail.com</w:t>
      </w:r>
      <w:r>
        <w:rPr>
          <w:rFonts w:cstheme="minorHAnsi"/>
        </w:rPr>
        <w:t>)</w:t>
      </w:r>
      <w:r w:rsidR="00BF023B" w:rsidRPr="00D83314">
        <w:rPr>
          <w:rFonts w:cstheme="minorHAnsi"/>
        </w:rPr>
        <w:br/>
      </w:r>
      <w:r w:rsidR="00EC28D5" w:rsidRPr="00D83314">
        <w:rPr>
          <w:rFonts w:cstheme="minorHAnsi"/>
          <w:lang w:val="en-US"/>
        </w:rPr>
        <w:t>Maurice J.</w:t>
      </w:r>
      <w:r w:rsidR="00EC28D5">
        <w:rPr>
          <w:rFonts w:cstheme="minorHAnsi"/>
          <w:lang w:val="en-US"/>
        </w:rPr>
        <w:t xml:space="preserve"> </w:t>
      </w:r>
      <w:r w:rsidR="00EC28D5" w:rsidRPr="00D83314">
        <w:rPr>
          <w:rFonts w:cstheme="minorHAnsi"/>
          <w:lang w:val="en-US"/>
        </w:rPr>
        <w:t>W. Zwart</w:t>
      </w:r>
      <w:r w:rsidR="00EC28D5" w:rsidRPr="00D83314">
        <w:rPr>
          <w:rFonts w:cstheme="minorHAnsi"/>
        </w:rPr>
        <w:t xml:space="preserve"> </w:t>
      </w:r>
      <w:r w:rsidR="00EC28D5">
        <w:rPr>
          <w:rFonts w:cstheme="minorHAnsi"/>
        </w:rPr>
        <w:tab/>
      </w:r>
      <w:r w:rsidR="00EC28D5">
        <w:rPr>
          <w:rFonts w:cstheme="minorHAnsi"/>
        </w:rPr>
        <w:tab/>
        <w:t>(</w:t>
      </w:r>
      <w:r w:rsidR="00BF023B" w:rsidRPr="00EC28D5">
        <w:rPr>
          <w:rFonts w:cstheme="minorHAnsi"/>
        </w:rPr>
        <w:t>m.j.zwart@amsterdamumc.nl</w:t>
      </w:r>
      <w:r w:rsidR="00EC28D5">
        <w:rPr>
          <w:rFonts w:cstheme="minorHAnsi"/>
        </w:rPr>
        <w:t>)</w:t>
      </w:r>
      <w:r w:rsidR="00BF023B" w:rsidRPr="00D83314">
        <w:rPr>
          <w:rFonts w:cstheme="minorHAnsi"/>
        </w:rPr>
        <w:br/>
      </w:r>
      <w:r w:rsidR="00216ABB">
        <w:rPr>
          <w:rFonts w:cstheme="minorHAnsi"/>
        </w:rPr>
        <w:t xml:space="preserve">Rens </w:t>
      </w:r>
      <w:r w:rsidR="007476FF" w:rsidRPr="00D83314">
        <w:rPr>
          <w:rFonts w:cstheme="minorHAnsi"/>
        </w:rPr>
        <w:t>M.</w:t>
      </w:r>
      <w:r w:rsidR="00F0661C">
        <w:rPr>
          <w:rFonts w:cstheme="minorHAnsi"/>
        </w:rPr>
        <w:t xml:space="preserve"> </w:t>
      </w:r>
      <w:r w:rsidR="007476FF" w:rsidRPr="00D83314">
        <w:rPr>
          <w:rFonts w:cstheme="minorHAnsi"/>
        </w:rPr>
        <w:t xml:space="preserve">A. </w:t>
      </w:r>
      <w:r w:rsidR="00BF023B" w:rsidRPr="00D83314">
        <w:rPr>
          <w:rFonts w:cstheme="minorHAnsi"/>
        </w:rPr>
        <w:t>Kempeneers</w:t>
      </w:r>
      <w:r w:rsidR="00216ABB">
        <w:rPr>
          <w:rFonts w:cstheme="minorHAnsi"/>
        </w:rPr>
        <w:tab/>
      </w:r>
      <w:r w:rsidR="007476FF">
        <w:rPr>
          <w:rFonts w:cstheme="minorHAnsi"/>
        </w:rPr>
        <w:t>(</w:t>
      </w:r>
      <w:r w:rsidR="00D01A2A" w:rsidRPr="00D83314">
        <w:rPr>
          <w:rFonts w:cstheme="minorHAnsi"/>
        </w:rPr>
        <w:t>m.a.kempeneers@amsterdamumc.nl</w:t>
      </w:r>
      <w:r w:rsidR="007476FF">
        <w:rPr>
          <w:rFonts w:cstheme="minorHAnsi"/>
        </w:rPr>
        <w:t>)</w:t>
      </w:r>
      <w:r w:rsidR="00BF023B" w:rsidRPr="00D83314">
        <w:rPr>
          <w:rFonts w:cstheme="minorHAnsi"/>
        </w:rPr>
        <w:br/>
      </w:r>
      <w:r w:rsidR="007476FF">
        <w:rPr>
          <w:rFonts w:cstheme="minorHAnsi"/>
        </w:rPr>
        <w:t>M</w:t>
      </w:r>
      <w:r w:rsidR="00216ABB">
        <w:rPr>
          <w:rFonts w:cstheme="minorHAnsi"/>
        </w:rPr>
        <w:t>arja</w:t>
      </w:r>
      <w:r w:rsidR="007476FF">
        <w:rPr>
          <w:rFonts w:cstheme="minorHAnsi"/>
        </w:rPr>
        <w:t xml:space="preserve"> A. </w:t>
      </w:r>
      <w:r w:rsidR="00BF023B" w:rsidRPr="00D83314">
        <w:rPr>
          <w:rFonts w:cstheme="minorHAnsi"/>
        </w:rPr>
        <w:t>Boermeester</w:t>
      </w:r>
      <w:r w:rsidR="007476FF">
        <w:rPr>
          <w:rFonts w:cstheme="minorHAnsi"/>
        </w:rPr>
        <w:tab/>
        <w:t>(</w:t>
      </w:r>
      <w:r w:rsidR="00D01A2A" w:rsidRPr="00D83314">
        <w:rPr>
          <w:rFonts w:cstheme="minorHAnsi"/>
        </w:rPr>
        <w:t>m.a.boermeester@amsterdamumc.nl</w:t>
      </w:r>
      <w:r w:rsidR="007476FF">
        <w:rPr>
          <w:rFonts w:cstheme="minorHAnsi"/>
        </w:rPr>
        <w:t>)</w:t>
      </w:r>
      <w:r w:rsidR="00BF023B" w:rsidRPr="00D83314">
        <w:rPr>
          <w:rFonts w:cstheme="minorHAnsi"/>
        </w:rPr>
        <w:br/>
      </w:r>
      <w:r w:rsidR="00E61BA9" w:rsidRPr="00D83314">
        <w:rPr>
          <w:rFonts w:cstheme="minorHAnsi"/>
          <w:lang w:val="en-US"/>
        </w:rPr>
        <w:t>Olivier R. Busch</w:t>
      </w:r>
      <w:r w:rsidR="00E61BA9">
        <w:rPr>
          <w:rFonts w:cstheme="minorHAnsi"/>
        </w:rPr>
        <w:tab/>
      </w:r>
      <w:r w:rsidR="00E61BA9">
        <w:rPr>
          <w:rFonts w:cstheme="minorHAnsi"/>
        </w:rPr>
        <w:tab/>
        <w:t>(</w:t>
      </w:r>
      <w:r w:rsidR="00BF023B" w:rsidRPr="00E13D18">
        <w:rPr>
          <w:rFonts w:cstheme="minorHAnsi"/>
        </w:rPr>
        <w:t>o.r.busch@amsterdamumc.nl</w:t>
      </w:r>
      <w:r w:rsidR="00E61BA9" w:rsidRPr="00EF0412">
        <w:rPr>
          <w:rStyle w:val="Hyperlink"/>
          <w:rFonts w:cstheme="minorHAnsi"/>
          <w:color w:val="auto"/>
          <w:u w:val="none"/>
        </w:rPr>
        <w:t>)</w:t>
      </w:r>
      <w:bookmarkStart w:id="0" w:name="_GoBack"/>
      <w:bookmarkEnd w:id="0"/>
      <w:r w:rsidR="00BF023B" w:rsidRPr="00EF0412">
        <w:rPr>
          <w:rFonts w:cstheme="minorHAnsi"/>
        </w:rPr>
        <w:br/>
      </w:r>
    </w:p>
    <w:p w14:paraId="6C52F83E" w14:textId="77777777" w:rsidR="005965E3" w:rsidRPr="00D83314" w:rsidRDefault="005965E3" w:rsidP="005C4694">
      <w:pPr>
        <w:pStyle w:val="NormalWeb"/>
        <w:spacing w:before="0" w:beforeAutospacing="0" w:after="0" w:afterAutospacing="0"/>
        <w:rPr>
          <w:rFonts w:asciiTheme="minorHAnsi" w:hAnsiTheme="minorHAnsi" w:cstheme="minorHAnsi"/>
          <w:color w:val="auto"/>
        </w:rPr>
      </w:pPr>
      <w:r w:rsidRPr="00D83314">
        <w:rPr>
          <w:rFonts w:asciiTheme="minorHAnsi" w:hAnsiTheme="minorHAnsi" w:cstheme="minorHAnsi"/>
          <w:b/>
          <w:bCs/>
          <w:color w:val="auto"/>
        </w:rPr>
        <w:t>KEYWORDS:</w:t>
      </w:r>
    </w:p>
    <w:p w14:paraId="6783000B" w14:textId="3A6F4C50" w:rsidR="005965E3" w:rsidRDefault="00E13D18" w:rsidP="005C4694">
      <w:pPr>
        <w:jc w:val="both"/>
        <w:rPr>
          <w:rFonts w:cstheme="minorHAnsi"/>
          <w:lang w:val="en-US"/>
        </w:rPr>
      </w:pPr>
      <w:r>
        <w:rPr>
          <w:rFonts w:cstheme="minorHAnsi"/>
          <w:lang w:val="en-US"/>
        </w:rPr>
        <w:t>p</w:t>
      </w:r>
      <w:r w:rsidR="005965E3" w:rsidRPr="00D83314">
        <w:rPr>
          <w:rFonts w:cstheme="minorHAnsi"/>
          <w:lang w:val="en-US"/>
        </w:rPr>
        <w:t>ancreas, surgery, robotic surgery, minimally invasive, MIPS, chronic pancreatitis, pancreatic anastomosis</w:t>
      </w:r>
    </w:p>
    <w:p w14:paraId="5ACF7D04" w14:textId="77777777" w:rsidR="00E13D18" w:rsidRPr="00D83314" w:rsidRDefault="00E13D18" w:rsidP="005C4694">
      <w:pPr>
        <w:jc w:val="both"/>
        <w:rPr>
          <w:rFonts w:cstheme="minorHAnsi"/>
          <w:lang w:val="en-US"/>
        </w:rPr>
      </w:pPr>
    </w:p>
    <w:p w14:paraId="63BC4E99" w14:textId="6A9D8DCB" w:rsidR="00F54058" w:rsidRPr="00D83314" w:rsidRDefault="005965E3" w:rsidP="00E13D18">
      <w:pPr>
        <w:pStyle w:val="Heading1"/>
        <w:spacing w:before="0"/>
        <w:jc w:val="both"/>
        <w:rPr>
          <w:rFonts w:asciiTheme="minorHAnsi" w:hAnsiTheme="minorHAnsi" w:cstheme="minorHAnsi"/>
          <w:szCs w:val="24"/>
          <w:lang w:val="en-US"/>
        </w:rPr>
      </w:pPr>
      <w:r w:rsidRPr="00D83314">
        <w:rPr>
          <w:rFonts w:asciiTheme="minorHAnsi" w:hAnsiTheme="minorHAnsi" w:cstheme="minorHAnsi"/>
          <w:szCs w:val="24"/>
          <w:lang w:val="en-US"/>
        </w:rPr>
        <w:t>S</w:t>
      </w:r>
      <w:r w:rsidR="00E13D18">
        <w:rPr>
          <w:rFonts w:asciiTheme="minorHAnsi" w:hAnsiTheme="minorHAnsi" w:cstheme="minorHAnsi"/>
          <w:szCs w:val="24"/>
          <w:lang w:val="en-US"/>
        </w:rPr>
        <w:t>UMMARY:</w:t>
      </w:r>
    </w:p>
    <w:p w14:paraId="52807161" w14:textId="1BF97E7F" w:rsidR="00BB2EB3" w:rsidRDefault="00E53147" w:rsidP="005C4694">
      <w:pPr>
        <w:jc w:val="both"/>
        <w:rPr>
          <w:rFonts w:cstheme="minorHAnsi"/>
          <w:lang w:val="en-US"/>
        </w:rPr>
      </w:pPr>
      <w:r w:rsidRPr="00D83314">
        <w:rPr>
          <w:rFonts w:cstheme="minorHAnsi"/>
          <w:lang w:val="en-US"/>
        </w:rPr>
        <w:t xml:space="preserve">Robotic </w:t>
      </w:r>
      <w:r w:rsidR="00B622C1" w:rsidRPr="00D83314">
        <w:rPr>
          <w:rFonts w:cstheme="minorHAnsi"/>
          <w:lang w:val="en-US"/>
        </w:rPr>
        <w:t xml:space="preserve">lateral </w:t>
      </w:r>
      <w:proofErr w:type="spellStart"/>
      <w:r w:rsidR="00B622C1" w:rsidRPr="00D83314">
        <w:rPr>
          <w:rFonts w:cstheme="minorHAnsi"/>
          <w:lang w:val="en-US"/>
        </w:rPr>
        <w:t>pancreat</w:t>
      </w:r>
      <w:r w:rsidR="00C82F43" w:rsidRPr="00D83314">
        <w:rPr>
          <w:rFonts w:cstheme="minorHAnsi"/>
          <w:lang w:val="en-US"/>
        </w:rPr>
        <w:t>ic</w:t>
      </w:r>
      <w:r w:rsidR="00B622C1" w:rsidRPr="00D83314">
        <w:rPr>
          <w:rFonts w:cstheme="minorHAnsi"/>
          <w:lang w:val="en-US"/>
        </w:rPr>
        <w:t>o</w:t>
      </w:r>
      <w:r w:rsidR="00C82F43" w:rsidRPr="00D83314">
        <w:rPr>
          <w:rFonts w:cstheme="minorHAnsi"/>
          <w:lang w:val="en-US"/>
        </w:rPr>
        <w:t>je</w:t>
      </w:r>
      <w:r w:rsidR="00B622C1" w:rsidRPr="00D83314">
        <w:rPr>
          <w:rFonts w:cstheme="minorHAnsi"/>
          <w:lang w:val="en-US"/>
        </w:rPr>
        <w:t>junostomy</w:t>
      </w:r>
      <w:proofErr w:type="spellEnd"/>
      <w:r w:rsidR="00B622C1" w:rsidRPr="00D83314">
        <w:rPr>
          <w:rFonts w:cstheme="minorHAnsi"/>
          <w:lang w:val="en-US"/>
        </w:rPr>
        <w:t xml:space="preserve"> </w:t>
      </w:r>
      <w:r w:rsidR="001A5F08" w:rsidRPr="00D83314">
        <w:rPr>
          <w:rFonts w:cstheme="minorHAnsi"/>
          <w:lang w:val="en-US"/>
        </w:rPr>
        <w:t>(</w:t>
      </w:r>
      <w:r w:rsidR="002B4C46" w:rsidRPr="00D83314">
        <w:rPr>
          <w:rFonts w:cstheme="minorHAnsi"/>
          <w:lang w:val="en-US"/>
        </w:rPr>
        <w:t>RLPJ</w:t>
      </w:r>
      <w:r w:rsidR="001A5F08" w:rsidRPr="00D83314">
        <w:rPr>
          <w:rFonts w:cstheme="minorHAnsi"/>
          <w:lang w:val="en-US"/>
        </w:rPr>
        <w:t xml:space="preserve">) </w:t>
      </w:r>
      <w:r w:rsidRPr="00D83314">
        <w:rPr>
          <w:rFonts w:cstheme="minorHAnsi"/>
          <w:lang w:val="en-US"/>
        </w:rPr>
        <w:t xml:space="preserve">may be used in </w:t>
      </w:r>
      <w:r w:rsidR="001A5F08" w:rsidRPr="00D83314">
        <w:rPr>
          <w:rFonts w:cstheme="minorHAnsi"/>
          <w:lang w:val="en-US"/>
        </w:rPr>
        <w:t xml:space="preserve">patients with </w:t>
      </w:r>
      <w:r w:rsidRPr="00D83314">
        <w:rPr>
          <w:rFonts w:cstheme="minorHAnsi"/>
          <w:lang w:val="en-US"/>
        </w:rPr>
        <w:t>painful, morphine dependent,</w:t>
      </w:r>
      <w:r w:rsidR="00A610E2" w:rsidRPr="00D83314">
        <w:rPr>
          <w:rFonts w:cstheme="minorHAnsi"/>
          <w:lang w:val="en-US"/>
        </w:rPr>
        <w:t xml:space="preserve"> chronic pancreatitis</w:t>
      </w:r>
      <w:r w:rsidR="001A5F08" w:rsidRPr="00D83314">
        <w:rPr>
          <w:rFonts w:cstheme="minorHAnsi"/>
          <w:lang w:val="en-US"/>
        </w:rPr>
        <w:t xml:space="preserve"> </w:t>
      </w:r>
      <w:r w:rsidRPr="00D83314">
        <w:rPr>
          <w:rFonts w:cstheme="minorHAnsi"/>
          <w:lang w:val="en-US"/>
        </w:rPr>
        <w:t>and a dilated main pancreatic duct</w:t>
      </w:r>
      <w:r w:rsidR="001A5F08" w:rsidRPr="00D83314">
        <w:rPr>
          <w:rFonts w:cstheme="minorHAnsi"/>
          <w:lang w:val="en-US"/>
        </w:rPr>
        <w:t xml:space="preserve">. We describe a standardized and reproducible technique for </w:t>
      </w:r>
      <w:r w:rsidR="00A610E2" w:rsidRPr="00D83314">
        <w:rPr>
          <w:rFonts w:cstheme="minorHAnsi"/>
          <w:lang w:val="en-US"/>
        </w:rPr>
        <w:t>R</w:t>
      </w:r>
      <w:r w:rsidR="00DC0165" w:rsidRPr="00D83314">
        <w:rPr>
          <w:rFonts w:cstheme="minorHAnsi"/>
          <w:lang w:val="en-US"/>
        </w:rPr>
        <w:t>L</w:t>
      </w:r>
      <w:r w:rsidRPr="00D83314">
        <w:rPr>
          <w:rFonts w:cstheme="minorHAnsi"/>
          <w:lang w:val="en-US"/>
        </w:rPr>
        <w:t xml:space="preserve">PJ, which includes </w:t>
      </w:r>
      <w:r w:rsidR="002B4C46" w:rsidRPr="00D83314">
        <w:rPr>
          <w:rFonts w:cstheme="minorHAnsi"/>
          <w:lang w:val="en-US"/>
        </w:rPr>
        <w:t xml:space="preserve">transection </w:t>
      </w:r>
      <w:r w:rsidR="001A5F08" w:rsidRPr="00D83314">
        <w:rPr>
          <w:rFonts w:cstheme="minorHAnsi"/>
          <w:lang w:val="en-US"/>
        </w:rPr>
        <w:t xml:space="preserve">of </w:t>
      </w:r>
      <w:r w:rsidRPr="00D83314">
        <w:rPr>
          <w:rFonts w:cstheme="minorHAnsi"/>
          <w:lang w:val="en-US"/>
        </w:rPr>
        <w:t xml:space="preserve">the </w:t>
      </w:r>
      <w:r w:rsidR="001A5F08" w:rsidRPr="00D83314">
        <w:rPr>
          <w:rFonts w:cstheme="minorHAnsi"/>
          <w:lang w:val="en-US"/>
        </w:rPr>
        <w:t>gastroduodenal artery.</w:t>
      </w:r>
    </w:p>
    <w:p w14:paraId="4D7699E4" w14:textId="77777777" w:rsidR="00E13D18" w:rsidRPr="00D83314" w:rsidRDefault="00E13D18" w:rsidP="005C4694">
      <w:pPr>
        <w:jc w:val="both"/>
        <w:rPr>
          <w:rFonts w:cstheme="minorHAnsi"/>
          <w:lang w:val="en-US"/>
        </w:rPr>
      </w:pPr>
    </w:p>
    <w:p w14:paraId="23EAA144" w14:textId="2D4EDA8E" w:rsidR="00F54058" w:rsidRPr="00D83314" w:rsidRDefault="00314B1D" w:rsidP="00E13D18">
      <w:pPr>
        <w:pStyle w:val="Heading1"/>
        <w:spacing w:before="0"/>
        <w:jc w:val="both"/>
        <w:rPr>
          <w:rFonts w:asciiTheme="minorHAnsi" w:hAnsiTheme="minorHAnsi" w:cstheme="minorHAnsi"/>
          <w:szCs w:val="24"/>
          <w:lang w:val="en-US"/>
        </w:rPr>
      </w:pPr>
      <w:r w:rsidRPr="00D83314">
        <w:rPr>
          <w:rFonts w:asciiTheme="minorHAnsi" w:hAnsiTheme="minorHAnsi" w:cstheme="minorHAnsi"/>
          <w:szCs w:val="24"/>
          <w:lang w:val="en-US"/>
        </w:rPr>
        <w:t>ABSTRACT</w:t>
      </w:r>
      <w:r w:rsidR="00E13D18" w:rsidRPr="00D83314">
        <w:rPr>
          <w:rFonts w:asciiTheme="minorHAnsi" w:hAnsiTheme="minorHAnsi" w:cstheme="minorHAnsi"/>
          <w:szCs w:val="24"/>
          <w:lang w:val="en-US"/>
        </w:rPr>
        <w:t>:</w:t>
      </w:r>
    </w:p>
    <w:p w14:paraId="55675636" w14:textId="6DAB6BF6" w:rsidR="000F3958" w:rsidRDefault="00E2618F" w:rsidP="002C5EBF">
      <w:pPr>
        <w:jc w:val="both"/>
        <w:rPr>
          <w:rFonts w:eastAsiaTheme="majorEastAsia" w:cstheme="minorHAnsi"/>
          <w:lang w:val="en-US"/>
        </w:rPr>
      </w:pPr>
      <w:r w:rsidRPr="00D83314">
        <w:rPr>
          <w:rFonts w:cstheme="minorHAnsi"/>
          <w:lang w:val="en-US"/>
        </w:rPr>
        <w:t xml:space="preserve">Lateral </w:t>
      </w:r>
      <w:proofErr w:type="spellStart"/>
      <w:r w:rsidRPr="00D83314">
        <w:rPr>
          <w:rFonts w:cstheme="minorHAnsi"/>
          <w:lang w:val="en-US"/>
        </w:rPr>
        <w:t>pancreatico</w:t>
      </w:r>
      <w:r w:rsidR="0064439A" w:rsidRPr="00D83314">
        <w:rPr>
          <w:rFonts w:cstheme="minorHAnsi"/>
          <w:lang w:val="en-US"/>
        </w:rPr>
        <w:t>jejunostomy</w:t>
      </w:r>
      <w:proofErr w:type="spellEnd"/>
      <w:r w:rsidR="003731EC" w:rsidRPr="00D83314">
        <w:rPr>
          <w:rFonts w:cstheme="minorHAnsi"/>
          <w:lang w:val="en-US"/>
        </w:rPr>
        <w:t xml:space="preserve"> (LPJ)</w:t>
      </w:r>
      <w:r w:rsidR="00B0474D" w:rsidRPr="00D83314">
        <w:rPr>
          <w:rFonts w:cstheme="minorHAnsi"/>
          <w:lang w:val="en-US"/>
        </w:rPr>
        <w:t xml:space="preserve"> has shown good postoperative outcomes in patients with </w:t>
      </w:r>
      <w:r w:rsidR="0064439A" w:rsidRPr="00D83314">
        <w:rPr>
          <w:rFonts w:cstheme="minorHAnsi"/>
          <w:lang w:val="en-US"/>
        </w:rPr>
        <w:t xml:space="preserve">painful, morphine dependent, </w:t>
      </w:r>
      <w:r w:rsidR="003731EC" w:rsidRPr="00D83314">
        <w:rPr>
          <w:rFonts w:cstheme="minorHAnsi"/>
          <w:lang w:val="en-US"/>
        </w:rPr>
        <w:t>chronic pancreatitis</w:t>
      </w:r>
      <w:r w:rsidR="003D09E5" w:rsidRPr="00D83314">
        <w:rPr>
          <w:rFonts w:cstheme="minorHAnsi"/>
          <w:lang w:val="en-US"/>
        </w:rPr>
        <w:t xml:space="preserve"> </w:t>
      </w:r>
      <w:r w:rsidR="003731EC" w:rsidRPr="00D83314">
        <w:rPr>
          <w:rFonts w:cstheme="minorHAnsi"/>
          <w:lang w:val="en-US"/>
        </w:rPr>
        <w:t>(</w:t>
      </w:r>
      <w:r w:rsidR="00B0474D" w:rsidRPr="00D83314">
        <w:rPr>
          <w:rFonts w:cstheme="minorHAnsi"/>
          <w:lang w:val="en-US"/>
        </w:rPr>
        <w:t>CP</w:t>
      </w:r>
      <w:r w:rsidR="003731EC" w:rsidRPr="00D83314">
        <w:rPr>
          <w:rFonts w:cstheme="minorHAnsi"/>
          <w:lang w:val="en-US"/>
        </w:rPr>
        <w:t>)</w:t>
      </w:r>
      <w:r w:rsidR="00B0474D" w:rsidRPr="00D83314">
        <w:rPr>
          <w:rFonts w:cstheme="minorHAnsi"/>
          <w:lang w:val="en-US"/>
        </w:rPr>
        <w:t xml:space="preserve">. </w:t>
      </w:r>
      <w:r w:rsidR="00E13D18" w:rsidRPr="00D83314">
        <w:rPr>
          <w:rFonts w:cstheme="minorHAnsi"/>
          <w:lang w:val="en-US"/>
        </w:rPr>
        <w:t>The recent rise of robotic and laparoscopic pancreatic surgery</w:t>
      </w:r>
      <w:r w:rsidR="0064439A" w:rsidRPr="00D83314">
        <w:rPr>
          <w:rFonts w:cstheme="minorHAnsi"/>
          <w:lang w:val="en-US"/>
        </w:rPr>
        <w:t xml:space="preserve"> </w:t>
      </w:r>
      <w:r w:rsidR="00B0474D" w:rsidRPr="00D83314">
        <w:rPr>
          <w:rFonts w:cstheme="minorHAnsi"/>
          <w:lang w:val="en-US"/>
        </w:rPr>
        <w:t xml:space="preserve">has </w:t>
      </w:r>
      <w:r w:rsidR="002B4C46" w:rsidRPr="00D83314">
        <w:rPr>
          <w:rFonts w:cstheme="minorHAnsi"/>
          <w:lang w:val="en-US"/>
        </w:rPr>
        <w:t>found</w:t>
      </w:r>
      <w:r w:rsidR="0064439A" w:rsidRPr="00D83314">
        <w:rPr>
          <w:rFonts w:cstheme="minorHAnsi"/>
          <w:lang w:val="en-US"/>
        </w:rPr>
        <w:t xml:space="preserve"> benefits</w:t>
      </w:r>
      <w:r w:rsidR="00094205" w:rsidRPr="00D83314">
        <w:rPr>
          <w:rFonts w:cstheme="minorHAnsi"/>
          <w:lang w:val="en-US"/>
        </w:rPr>
        <w:t xml:space="preserve"> such as </w:t>
      </w:r>
      <w:r w:rsidR="00D01A2A" w:rsidRPr="00D83314">
        <w:rPr>
          <w:rFonts w:cstheme="minorHAnsi"/>
          <w:lang w:val="en-US"/>
        </w:rPr>
        <w:t>reduced time to functional recovery</w:t>
      </w:r>
      <w:r w:rsidR="0064439A" w:rsidRPr="00D83314">
        <w:rPr>
          <w:rFonts w:cstheme="minorHAnsi"/>
          <w:lang w:val="en-US"/>
        </w:rPr>
        <w:t>. Few studies have reported on the feasibility, technique and outcome of robotic LPJ</w:t>
      </w:r>
      <w:r w:rsidR="00D01A2A" w:rsidRPr="00D83314">
        <w:rPr>
          <w:rFonts w:cstheme="minorHAnsi"/>
          <w:lang w:val="en-US"/>
        </w:rPr>
        <w:t>, especially including transection of the gastroduodenal artery</w:t>
      </w:r>
      <w:r w:rsidR="0064439A" w:rsidRPr="00D83314">
        <w:rPr>
          <w:rFonts w:cstheme="minorHAnsi"/>
          <w:lang w:val="en-US"/>
        </w:rPr>
        <w:t>.</w:t>
      </w:r>
      <w:r w:rsidR="00E13D18">
        <w:rPr>
          <w:rFonts w:cstheme="minorHAnsi"/>
          <w:lang w:val="en-US"/>
        </w:rPr>
        <w:t xml:space="preserve"> </w:t>
      </w:r>
      <w:r w:rsidR="00720619" w:rsidRPr="00D83314">
        <w:rPr>
          <w:rFonts w:cstheme="minorHAnsi"/>
          <w:lang w:val="en-US"/>
        </w:rPr>
        <w:t>The present study describes the main steps for robotic LPJ</w:t>
      </w:r>
      <w:r w:rsidR="00D01A2A" w:rsidRPr="00D83314">
        <w:rPr>
          <w:rFonts w:cstheme="minorHAnsi"/>
          <w:lang w:val="en-US"/>
        </w:rPr>
        <w:t xml:space="preserve"> in a patient with painful </w:t>
      </w:r>
      <w:r w:rsidR="00774AD0" w:rsidRPr="00D83314">
        <w:rPr>
          <w:rFonts w:cstheme="minorHAnsi"/>
          <w:lang w:val="en-US"/>
        </w:rPr>
        <w:t xml:space="preserve">chronic pancreatitis with </w:t>
      </w:r>
      <w:r w:rsidR="00E22A43" w:rsidRPr="00D83314">
        <w:rPr>
          <w:rFonts w:cstheme="minorHAnsi"/>
          <w:lang w:val="en-US"/>
        </w:rPr>
        <w:t xml:space="preserve">a </w:t>
      </w:r>
      <w:r w:rsidR="006B7740" w:rsidRPr="00D83314">
        <w:rPr>
          <w:rFonts w:cstheme="minorHAnsi"/>
          <w:lang w:val="en-US"/>
        </w:rPr>
        <w:t xml:space="preserve">dilated </w:t>
      </w:r>
      <w:r w:rsidR="00774AD0" w:rsidRPr="00D83314">
        <w:rPr>
          <w:rFonts w:cstheme="minorHAnsi"/>
          <w:lang w:val="en-US"/>
        </w:rPr>
        <w:t xml:space="preserve">main </w:t>
      </w:r>
      <w:r w:rsidR="006B7740" w:rsidRPr="00D83314">
        <w:rPr>
          <w:rFonts w:cstheme="minorHAnsi"/>
          <w:lang w:val="en-US"/>
        </w:rPr>
        <w:t xml:space="preserve">pancreatic duct. </w:t>
      </w:r>
      <w:r w:rsidR="005A6BB8" w:rsidRPr="00D83314">
        <w:rPr>
          <w:rFonts w:cstheme="minorHAnsi"/>
          <w:lang w:val="en-US"/>
        </w:rPr>
        <w:t xml:space="preserve">The patient underwent robotic LPJ. </w:t>
      </w:r>
      <w:r w:rsidR="00774AD0" w:rsidRPr="00D83314">
        <w:rPr>
          <w:rFonts w:cstheme="minorHAnsi"/>
          <w:lang w:val="en-US"/>
        </w:rPr>
        <w:t>The LPJ anastomosis i</w:t>
      </w:r>
      <w:r w:rsidR="005A6BB8" w:rsidRPr="00D83314">
        <w:rPr>
          <w:rFonts w:cstheme="minorHAnsi"/>
          <w:lang w:val="en-US"/>
        </w:rPr>
        <w:t xml:space="preserve">s performed using a running suture technique in a longitudinal side-to-side manner. </w:t>
      </w:r>
      <w:r w:rsidR="00774AD0" w:rsidRPr="00D83314">
        <w:rPr>
          <w:rFonts w:cstheme="minorHAnsi"/>
          <w:lang w:val="en-US"/>
        </w:rPr>
        <w:t>Routinely, t</w:t>
      </w:r>
      <w:r w:rsidR="00447235" w:rsidRPr="00D83314">
        <w:rPr>
          <w:rFonts w:cstheme="minorHAnsi"/>
          <w:lang w:val="en-US"/>
        </w:rPr>
        <w:t>he g</w:t>
      </w:r>
      <w:r w:rsidR="005A6BB8" w:rsidRPr="00D83314">
        <w:rPr>
          <w:rFonts w:cstheme="minorHAnsi"/>
          <w:lang w:val="en-US"/>
        </w:rPr>
        <w:t xml:space="preserve">astroduodenal artery </w:t>
      </w:r>
      <w:r w:rsidR="00774AD0" w:rsidRPr="00D83314">
        <w:rPr>
          <w:rFonts w:cstheme="minorHAnsi"/>
          <w:lang w:val="en-US"/>
        </w:rPr>
        <w:t xml:space="preserve">is </w:t>
      </w:r>
      <w:r w:rsidR="005A6BB8" w:rsidRPr="00D83314">
        <w:rPr>
          <w:rFonts w:cstheme="minorHAnsi"/>
          <w:lang w:val="en-US"/>
        </w:rPr>
        <w:t xml:space="preserve">transected </w:t>
      </w:r>
      <w:r w:rsidR="00D01A2A" w:rsidRPr="00D83314">
        <w:rPr>
          <w:rFonts w:cstheme="minorHAnsi"/>
          <w:lang w:val="en-US"/>
        </w:rPr>
        <w:t>to drain</w:t>
      </w:r>
      <w:r w:rsidR="00774AD0" w:rsidRPr="00D83314">
        <w:rPr>
          <w:rFonts w:cstheme="minorHAnsi"/>
          <w:lang w:val="en-US"/>
        </w:rPr>
        <w:t xml:space="preserve"> the entire length of the main pancreatic duct</w:t>
      </w:r>
      <w:r w:rsidR="00D01A2A" w:rsidRPr="00D83314">
        <w:rPr>
          <w:rFonts w:cstheme="minorHAnsi"/>
          <w:lang w:val="en-US"/>
        </w:rPr>
        <w:t>.</w:t>
      </w:r>
      <w:r w:rsidR="002C5EBF">
        <w:rPr>
          <w:rFonts w:cstheme="minorHAnsi"/>
          <w:lang w:val="en-US"/>
        </w:rPr>
        <w:t xml:space="preserve"> </w:t>
      </w:r>
      <w:r w:rsidR="00094205" w:rsidRPr="00A65C03">
        <w:rPr>
          <w:rFonts w:cstheme="minorHAnsi"/>
          <w:lang w:val="en-US"/>
        </w:rPr>
        <w:t xml:space="preserve">The patient is in French position; </w:t>
      </w:r>
      <w:bookmarkStart w:id="1" w:name="_Hlk22284314"/>
      <w:r w:rsidR="0015236C" w:rsidRPr="00A65C03">
        <w:rPr>
          <w:rFonts w:cstheme="minorHAnsi"/>
          <w:lang w:val="en-US"/>
        </w:rPr>
        <w:t>7</w:t>
      </w:r>
      <w:r w:rsidR="00094205" w:rsidRPr="00A65C03">
        <w:rPr>
          <w:rFonts w:cstheme="minorHAnsi"/>
          <w:lang w:val="en-US"/>
        </w:rPr>
        <w:t xml:space="preserve"> trocars are placed</w:t>
      </w:r>
      <w:r w:rsidR="00366CAA" w:rsidRPr="00A65C03">
        <w:rPr>
          <w:rFonts w:cstheme="minorHAnsi"/>
          <w:lang w:val="en-US"/>
        </w:rPr>
        <w:t xml:space="preserve"> </w:t>
      </w:r>
      <w:r w:rsidR="0015236C" w:rsidRPr="00A65C03">
        <w:rPr>
          <w:rFonts w:cstheme="minorHAnsi"/>
          <w:lang w:val="en-US"/>
        </w:rPr>
        <w:t>(4 robot</w:t>
      </w:r>
      <w:r w:rsidR="007B0C41" w:rsidRPr="00A65C03">
        <w:rPr>
          <w:rFonts w:cstheme="minorHAnsi"/>
          <w:lang w:val="en-US"/>
        </w:rPr>
        <w:t>ic</w:t>
      </w:r>
      <w:r w:rsidR="0015236C" w:rsidRPr="00A65C03">
        <w:rPr>
          <w:rFonts w:cstheme="minorHAnsi"/>
          <w:lang w:val="en-US"/>
        </w:rPr>
        <w:t>, 2 lap</w:t>
      </w:r>
      <w:r w:rsidR="000E61A9" w:rsidRPr="00A65C03">
        <w:rPr>
          <w:rFonts w:cstheme="minorHAnsi"/>
          <w:lang w:val="en-US"/>
        </w:rPr>
        <w:t>aroscopic</w:t>
      </w:r>
      <w:r w:rsidR="0015236C" w:rsidRPr="00A65C03">
        <w:rPr>
          <w:rFonts w:cstheme="minorHAnsi"/>
          <w:lang w:val="en-US"/>
        </w:rPr>
        <w:t xml:space="preserve"> </w:t>
      </w:r>
      <w:r w:rsidR="00666177" w:rsidRPr="00A65C03">
        <w:rPr>
          <w:rFonts w:cstheme="minorHAnsi"/>
          <w:lang w:val="en-US"/>
        </w:rPr>
        <w:t>assistant</w:t>
      </w:r>
      <w:r w:rsidR="000E61A9" w:rsidRPr="00A65C03">
        <w:rPr>
          <w:rFonts w:cstheme="minorHAnsi"/>
          <w:lang w:val="en-US"/>
        </w:rPr>
        <w:t>s</w:t>
      </w:r>
      <w:r w:rsidR="0015236C" w:rsidRPr="00A65C03">
        <w:rPr>
          <w:rFonts w:cstheme="minorHAnsi"/>
          <w:lang w:val="en-US"/>
        </w:rPr>
        <w:t xml:space="preserve">, 1 </w:t>
      </w:r>
      <w:r w:rsidR="00774AD0" w:rsidRPr="00A65C03">
        <w:rPr>
          <w:rFonts w:cstheme="minorHAnsi"/>
          <w:lang w:val="en-US"/>
        </w:rPr>
        <w:t>liver-</w:t>
      </w:r>
      <w:r w:rsidR="0015236C" w:rsidRPr="00A65C03">
        <w:rPr>
          <w:rFonts w:cstheme="minorHAnsi"/>
          <w:lang w:val="en-US"/>
        </w:rPr>
        <w:t>retractor)</w:t>
      </w:r>
      <w:bookmarkEnd w:id="1"/>
      <w:r w:rsidR="00DB0B97" w:rsidRPr="00A65C03">
        <w:rPr>
          <w:rFonts w:cstheme="minorHAnsi"/>
          <w:lang w:val="en-US"/>
        </w:rPr>
        <w:t>.</w:t>
      </w:r>
      <w:r w:rsidR="00094205" w:rsidRPr="00A65C03">
        <w:rPr>
          <w:rFonts w:cstheme="minorHAnsi"/>
          <w:lang w:val="en-US"/>
        </w:rPr>
        <w:t xml:space="preserve"> </w:t>
      </w:r>
      <w:r w:rsidR="00AF7981" w:rsidRPr="00A65C03">
        <w:rPr>
          <w:rFonts w:cstheme="minorHAnsi"/>
          <w:lang w:val="en-US"/>
        </w:rPr>
        <w:t>Aft</w:t>
      </w:r>
      <w:r w:rsidR="00AF7981" w:rsidRPr="00D83314">
        <w:rPr>
          <w:rFonts w:cstheme="minorHAnsi"/>
          <w:lang w:val="en-US"/>
        </w:rPr>
        <w:t xml:space="preserve">er docking of the robot system, </w:t>
      </w:r>
      <w:r w:rsidR="00CB4CA2" w:rsidRPr="00D83314">
        <w:rPr>
          <w:rFonts w:cstheme="minorHAnsi"/>
          <w:lang w:val="en-US"/>
        </w:rPr>
        <w:t xml:space="preserve">the omental bursa is </w:t>
      </w:r>
      <w:r w:rsidR="007F1A7F" w:rsidRPr="00D83314">
        <w:rPr>
          <w:rFonts w:cstheme="minorHAnsi"/>
          <w:lang w:val="en-US"/>
        </w:rPr>
        <w:t>opened,</w:t>
      </w:r>
      <w:r w:rsidR="00CB4CA2" w:rsidRPr="00D83314">
        <w:rPr>
          <w:rFonts w:cstheme="minorHAnsi"/>
          <w:lang w:val="en-US"/>
        </w:rPr>
        <w:t xml:space="preserve"> and the right gastroepiploic artery and vein</w:t>
      </w:r>
      <w:r w:rsidR="00BD59EB" w:rsidRPr="00D83314">
        <w:rPr>
          <w:rFonts w:cstheme="minorHAnsi"/>
          <w:lang w:val="en-US"/>
        </w:rPr>
        <w:t xml:space="preserve"> are</w:t>
      </w:r>
      <w:r w:rsidR="00CB4CA2" w:rsidRPr="00D83314">
        <w:rPr>
          <w:rFonts w:cstheme="minorHAnsi"/>
          <w:lang w:val="en-US"/>
        </w:rPr>
        <w:t xml:space="preserve"> ligated at their base at the lower border of the pancreas</w:t>
      </w:r>
      <w:r w:rsidR="00094205" w:rsidRPr="00D83314">
        <w:rPr>
          <w:rFonts w:cstheme="minorHAnsi"/>
          <w:lang w:val="en-US"/>
        </w:rPr>
        <w:t xml:space="preserve">. Intraoperative ultrasonography </w:t>
      </w:r>
      <w:r w:rsidR="00481212" w:rsidRPr="00D83314">
        <w:rPr>
          <w:rFonts w:cstheme="minorHAnsi"/>
          <w:lang w:val="en-US"/>
        </w:rPr>
        <w:t>is</w:t>
      </w:r>
      <w:r w:rsidR="00094205" w:rsidRPr="00D83314">
        <w:rPr>
          <w:rFonts w:cstheme="minorHAnsi"/>
          <w:lang w:val="en-US"/>
        </w:rPr>
        <w:t xml:space="preserve"> per</w:t>
      </w:r>
      <w:r w:rsidR="005A46D7" w:rsidRPr="00D83314">
        <w:rPr>
          <w:rFonts w:cstheme="minorHAnsi"/>
          <w:lang w:val="en-US"/>
        </w:rPr>
        <w:t xml:space="preserve">formed in order to </w:t>
      </w:r>
      <w:r w:rsidR="00BC7905" w:rsidRPr="00D83314">
        <w:rPr>
          <w:rFonts w:cstheme="minorHAnsi"/>
          <w:lang w:val="en-US"/>
        </w:rPr>
        <w:t>determine trajectory of</w:t>
      </w:r>
      <w:r w:rsidR="00D85BA5" w:rsidRPr="00D83314">
        <w:rPr>
          <w:rFonts w:cstheme="minorHAnsi"/>
          <w:lang w:val="en-US"/>
        </w:rPr>
        <w:t xml:space="preserve"> </w:t>
      </w:r>
      <w:r w:rsidR="005A46D7" w:rsidRPr="00D83314">
        <w:rPr>
          <w:rFonts w:cstheme="minorHAnsi"/>
          <w:lang w:val="en-US"/>
        </w:rPr>
        <w:t xml:space="preserve">the dilated </w:t>
      </w:r>
      <w:r w:rsidR="00CB4CA2" w:rsidRPr="00D83314">
        <w:rPr>
          <w:rFonts w:cstheme="minorHAnsi"/>
          <w:lang w:val="en-US"/>
        </w:rPr>
        <w:t>main pancreatic duct which is opened for its entire length</w:t>
      </w:r>
      <w:r w:rsidR="00D01A2A" w:rsidRPr="00D83314">
        <w:rPr>
          <w:rFonts w:cstheme="minorHAnsi"/>
          <w:lang w:val="en-US"/>
        </w:rPr>
        <w:t xml:space="preserve"> after</w:t>
      </w:r>
      <w:r w:rsidR="005A46D7" w:rsidRPr="00D83314">
        <w:rPr>
          <w:rFonts w:cstheme="minorHAnsi"/>
          <w:lang w:val="en-US"/>
        </w:rPr>
        <w:t xml:space="preserve"> </w:t>
      </w:r>
      <w:r w:rsidR="00D01A2A" w:rsidRPr="00D83314">
        <w:rPr>
          <w:rFonts w:cstheme="minorHAnsi"/>
          <w:lang w:val="en-US"/>
        </w:rPr>
        <w:t>t</w:t>
      </w:r>
      <w:r w:rsidR="005A46D7" w:rsidRPr="00D83314">
        <w:rPr>
          <w:rFonts w:cstheme="minorHAnsi"/>
          <w:lang w:val="en-US"/>
        </w:rPr>
        <w:t xml:space="preserve">he gastroduodenal artery </w:t>
      </w:r>
      <w:r w:rsidR="00D01A2A" w:rsidRPr="00D83314">
        <w:rPr>
          <w:rFonts w:cstheme="minorHAnsi"/>
          <w:lang w:val="en-US"/>
        </w:rPr>
        <w:t xml:space="preserve">has been </w:t>
      </w:r>
      <w:r w:rsidR="00CB4CA2" w:rsidRPr="00D83314">
        <w:rPr>
          <w:rFonts w:cstheme="minorHAnsi"/>
          <w:lang w:val="en-US"/>
        </w:rPr>
        <w:t xml:space="preserve">suture ligated </w:t>
      </w:r>
      <w:r w:rsidR="00D01A2A" w:rsidRPr="00D83314">
        <w:rPr>
          <w:rFonts w:cstheme="minorHAnsi"/>
          <w:lang w:val="en-US"/>
        </w:rPr>
        <w:t xml:space="preserve">both </w:t>
      </w:r>
      <w:r w:rsidR="00CB4CA2" w:rsidRPr="00D83314">
        <w:rPr>
          <w:rFonts w:cstheme="minorHAnsi"/>
          <w:lang w:val="en-US"/>
        </w:rPr>
        <w:t>cranially and c</w:t>
      </w:r>
      <w:r w:rsidR="006D07FF" w:rsidRPr="00D83314">
        <w:rPr>
          <w:rFonts w:cstheme="minorHAnsi"/>
          <w:lang w:val="en-US"/>
        </w:rPr>
        <w:t xml:space="preserve">audally </w:t>
      </w:r>
      <w:r w:rsidR="00D01A2A" w:rsidRPr="00D83314">
        <w:rPr>
          <w:rFonts w:cstheme="minorHAnsi"/>
          <w:lang w:val="en-US"/>
        </w:rPr>
        <w:t xml:space="preserve">from </w:t>
      </w:r>
      <w:r w:rsidR="006D07FF" w:rsidRPr="00D83314">
        <w:rPr>
          <w:rFonts w:cstheme="minorHAnsi"/>
          <w:lang w:val="en-US"/>
        </w:rPr>
        <w:t>the main pancreatic d</w:t>
      </w:r>
      <w:r w:rsidR="00CB4CA2" w:rsidRPr="00D83314">
        <w:rPr>
          <w:rFonts w:cstheme="minorHAnsi"/>
          <w:lang w:val="en-US"/>
        </w:rPr>
        <w:t>u</w:t>
      </w:r>
      <w:r w:rsidR="006D07FF" w:rsidRPr="00D83314">
        <w:rPr>
          <w:rFonts w:cstheme="minorHAnsi"/>
          <w:lang w:val="en-US"/>
        </w:rPr>
        <w:t>c</w:t>
      </w:r>
      <w:r w:rsidR="00CB4CA2" w:rsidRPr="00D83314">
        <w:rPr>
          <w:rFonts w:cstheme="minorHAnsi"/>
          <w:lang w:val="en-US"/>
        </w:rPr>
        <w:t>t</w:t>
      </w:r>
      <w:r w:rsidR="005A46D7" w:rsidRPr="00D83314">
        <w:rPr>
          <w:rFonts w:cstheme="minorHAnsi"/>
          <w:lang w:val="en-US"/>
        </w:rPr>
        <w:t xml:space="preserve">. A Roux limb is </w:t>
      </w:r>
      <w:r w:rsidR="005852CB" w:rsidRPr="00D83314">
        <w:rPr>
          <w:rFonts w:cstheme="minorHAnsi"/>
          <w:lang w:val="en-US"/>
        </w:rPr>
        <w:lastRenderedPageBreak/>
        <w:t>created,</w:t>
      </w:r>
      <w:r w:rsidR="005A46D7" w:rsidRPr="00D83314">
        <w:rPr>
          <w:rFonts w:cstheme="minorHAnsi"/>
          <w:lang w:val="en-US"/>
        </w:rPr>
        <w:t xml:space="preserve"> and a latero-lateral PJ is fashioned using </w:t>
      </w:r>
      <w:r w:rsidR="00CB4CA2" w:rsidRPr="00D83314">
        <w:rPr>
          <w:rFonts w:cstheme="minorHAnsi"/>
          <w:lang w:val="en-US"/>
        </w:rPr>
        <w:t xml:space="preserve">several </w:t>
      </w:r>
      <w:r w:rsidR="0015236C" w:rsidRPr="00D83314">
        <w:rPr>
          <w:rFonts w:cstheme="minorHAnsi"/>
          <w:lang w:val="en-US"/>
        </w:rPr>
        <w:t xml:space="preserve">3-0 </w:t>
      </w:r>
      <w:r w:rsidR="00AF6428" w:rsidRPr="00D83314">
        <w:rPr>
          <w:rFonts w:cstheme="minorHAnsi"/>
          <w:lang w:val="en-US"/>
        </w:rPr>
        <w:t>barbed</w:t>
      </w:r>
      <w:r w:rsidR="00CB4CA2" w:rsidRPr="00D83314">
        <w:rPr>
          <w:rFonts w:cstheme="minorHAnsi"/>
          <w:lang w:val="en-US"/>
        </w:rPr>
        <w:t xml:space="preserve"> sutures</w:t>
      </w:r>
      <w:r w:rsidR="0002727F" w:rsidRPr="00D83314">
        <w:rPr>
          <w:rFonts w:cstheme="minorHAnsi"/>
          <w:lang w:val="en-US"/>
        </w:rPr>
        <w:t xml:space="preserve">. </w:t>
      </w:r>
      <w:r w:rsidR="00D01A2A" w:rsidRPr="00D83314">
        <w:rPr>
          <w:rFonts w:cstheme="minorHAnsi"/>
          <w:lang w:val="en-US"/>
        </w:rPr>
        <w:t xml:space="preserve">A </w:t>
      </w:r>
      <w:r w:rsidR="00CB4CA2" w:rsidRPr="00D83314">
        <w:rPr>
          <w:rFonts w:cstheme="minorHAnsi"/>
          <w:lang w:val="en-US"/>
        </w:rPr>
        <w:t>stapled</w:t>
      </w:r>
      <w:r w:rsidR="0015236C" w:rsidRPr="00D83314">
        <w:rPr>
          <w:rFonts w:cstheme="minorHAnsi"/>
          <w:lang w:val="en-US"/>
        </w:rPr>
        <w:t xml:space="preserve"> </w:t>
      </w:r>
      <w:r w:rsidR="00CB4CA2" w:rsidRPr="00D83314">
        <w:rPr>
          <w:rFonts w:cstheme="minorHAnsi"/>
          <w:lang w:val="en-US"/>
        </w:rPr>
        <w:t>j</w:t>
      </w:r>
      <w:r w:rsidR="00577F50" w:rsidRPr="00D83314">
        <w:rPr>
          <w:rFonts w:cstheme="minorHAnsi"/>
          <w:lang w:val="en-US"/>
        </w:rPr>
        <w:t>ejuno</w:t>
      </w:r>
      <w:r w:rsidR="00D01A2A" w:rsidRPr="00D83314">
        <w:rPr>
          <w:rFonts w:cstheme="minorHAnsi"/>
          <w:lang w:val="en-US"/>
        </w:rPr>
        <w:t>-</w:t>
      </w:r>
      <w:r w:rsidR="00577F50" w:rsidRPr="00D83314">
        <w:rPr>
          <w:rFonts w:cstheme="minorHAnsi"/>
          <w:lang w:val="en-US"/>
        </w:rPr>
        <w:t xml:space="preserve">jejunostomy </w:t>
      </w:r>
      <w:r w:rsidR="00CB4CA2" w:rsidRPr="00D83314">
        <w:rPr>
          <w:rFonts w:cstheme="minorHAnsi"/>
          <w:lang w:val="en-US"/>
        </w:rPr>
        <w:t xml:space="preserve">is created at </w:t>
      </w:r>
      <w:proofErr w:type="gramStart"/>
      <w:r w:rsidR="00CB4CA2" w:rsidRPr="00D83314">
        <w:rPr>
          <w:rFonts w:cstheme="minorHAnsi"/>
          <w:lang w:val="en-US"/>
        </w:rPr>
        <w:t>sufficient</w:t>
      </w:r>
      <w:proofErr w:type="gramEnd"/>
      <w:r w:rsidR="00CB4CA2" w:rsidRPr="00D83314">
        <w:rPr>
          <w:rFonts w:cstheme="minorHAnsi"/>
          <w:lang w:val="en-US"/>
        </w:rPr>
        <w:t xml:space="preserve"> distance from the</w:t>
      </w:r>
      <w:r w:rsidR="00DB0B97" w:rsidRPr="00D83314">
        <w:rPr>
          <w:rFonts w:cstheme="minorHAnsi"/>
          <w:lang w:val="en-US"/>
        </w:rPr>
        <w:t xml:space="preserve"> </w:t>
      </w:r>
      <w:r w:rsidR="00CB4CA2" w:rsidRPr="00D83314">
        <w:rPr>
          <w:rFonts w:cstheme="minorHAnsi"/>
          <w:lang w:val="en-US"/>
        </w:rPr>
        <w:t xml:space="preserve">pancreatic anastomosis, </w:t>
      </w:r>
      <w:r w:rsidR="00BC7905" w:rsidRPr="00D83314">
        <w:rPr>
          <w:rFonts w:cstheme="minorHAnsi"/>
          <w:lang w:val="en-US"/>
        </w:rPr>
        <w:t>aided</w:t>
      </w:r>
      <w:r w:rsidR="00CB4CA2" w:rsidRPr="00D83314">
        <w:rPr>
          <w:rFonts w:cstheme="minorHAnsi"/>
          <w:lang w:val="en-US"/>
        </w:rPr>
        <w:t xml:space="preserve"> by a 50</w:t>
      </w:r>
      <w:r w:rsidR="002C5EBF">
        <w:rPr>
          <w:rFonts w:cstheme="minorHAnsi"/>
          <w:lang w:val="en-US"/>
        </w:rPr>
        <w:t xml:space="preserve"> </w:t>
      </w:r>
      <w:r w:rsidR="00CB4CA2" w:rsidRPr="00D83314">
        <w:rPr>
          <w:rFonts w:cstheme="minorHAnsi"/>
          <w:lang w:val="en-US"/>
        </w:rPr>
        <w:t>cm suture.</w:t>
      </w:r>
      <w:r w:rsidR="002C5EBF">
        <w:rPr>
          <w:rFonts w:cstheme="minorHAnsi"/>
          <w:lang w:val="en-US"/>
        </w:rPr>
        <w:t xml:space="preserve"> </w:t>
      </w:r>
      <w:r w:rsidR="00F1563D" w:rsidRPr="00D83314">
        <w:rPr>
          <w:rFonts w:eastAsiaTheme="majorEastAsia" w:cstheme="minorHAnsi"/>
          <w:lang w:val="en-US"/>
        </w:rPr>
        <w:t>The described technique for robotic LPJ is a complex but feasible operation</w:t>
      </w:r>
      <w:r w:rsidR="003834AF" w:rsidRPr="00D83314">
        <w:rPr>
          <w:rFonts w:eastAsiaTheme="majorEastAsia" w:cstheme="minorHAnsi"/>
          <w:lang w:val="en-US"/>
        </w:rPr>
        <w:t xml:space="preserve"> for patients with </w:t>
      </w:r>
      <w:r w:rsidR="00D01A2A" w:rsidRPr="00D83314">
        <w:rPr>
          <w:rFonts w:eastAsiaTheme="majorEastAsia" w:cstheme="minorHAnsi"/>
          <w:lang w:val="en-US"/>
        </w:rPr>
        <w:t xml:space="preserve">treatment </w:t>
      </w:r>
      <w:r w:rsidR="003834AF" w:rsidRPr="00D83314">
        <w:rPr>
          <w:rFonts w:eastAsiaTheme="majorEastAsia" w:cstheme="minorHAnsi"/>
          <w:lang w:val="en-US"/>
        </w:rPr>
        <w:t xml:space="preserve">refractory </w:t>
      </w:r>
      <w:r w:rsidR="003731EC" w:rsidRPr="00D83314">
        <w:rPr>
          <w:rFonts w:eastAsiaTheme="majorEastAsia" w:cstheme="minorHAnsi"/>
          <w:lang w:val="en-US"/>
        </w:rPr>
        <w:t>CP</w:t>
      </w:r>
      <w:r w:rsidR="00D01A2A" w:rsidRPr="00D83314">
        <w:rPr>
          <w:rFonts w:eastAsiaTheme="majorEastAsia" w:cstheme="minorHAnsi"/>
          <w:lang w:val="en-US"/>
        </w:rPr>
        <w:t xml:space="preserve"> and a dilated main pancreatic duct</w:t>
      </w:r>
      <w:r w:rsidR="003834AF" w:rsidRPr="00D83314">
        <w:rPr>
          <w:rFonts w:eastAsiaTheme="majorEastAsia" w:cstheme="minorHAnsi"/>
          <w:lang w:val="en-US"/>
        </w:rPr>
        <w:t xml:space="preserve">. Due </w:t>
      </w:r>
      <w:r w:rsidR="000F3958" w:rsidRPr="00D83314">
        <w:rPr>
          <w:rFonts w:eastAsiaTheme="majorEastAsia" w:cstheme="minorHAnsi"/>
          <w:lang w:val="en-US"/>
        </w:rPr>
        <w:t>to its complexity</w:t>
      </w:r>
      <w:r w:rsidR="003834AF" w:rsidRPr="00D83314">
        <w:rPr>
          <w:rFonts w:eastAsiaTheme="majorEastAsia" w:cstheme="minorHAnsi"/>
          <w:lang w:val="en-US"/>
        </w:rPr>
        <w:t xml:space="preserve">, </w:t>
      </w:r>
      <w:r w:rsidR="00D85BA5" w:rsidRPr="00D83314">
        <w:rPr>
          <w:rFonts w:eastAsiaTheme="majorEastAsia" w:cstheme="minorHAnsi"/>
          <w:lang w:val="en-US"/>
        </w:rPr>
        <w:t xml:space="preserve">implementation </w:t>
      </w:r>
      <w:r w:rsidR="00D01A2A" w:rsidRPr="00D83314">
        <w:rPr>
          <w:rFonts w:eastAsiaTheme="majorEastAsia" w:cstheme="minorHAnsi"/>
          <w:lang w:val="en-US"/>
        </w:rPr>
        <w:t xml:space="preserve">in </w:t>
      </w:r>
      <w:r w:rsidR="000F3958" w:rsidRPr="00D83314">
        <w:rPr>
          <w:rFonts w:eastAsiaTheme="majorEastAsia" w:cstheme="minorHAnsi"/>
          <w:lang w:val="en-US"/>
        </w:rPr>
        <w:t>high volume centers</w:t>
      </w:r>
      <w:r w:rsidR="00D85BA5" w:rsidRPr="00D83314">
        <w:rPr>
          <w:rFonts w:eastAsiaTheme="majorEastAsia" w:cstheme="minorHAnsi"/>
          <w:lang w:val="en-US"/>
        </w:rPr>
        <w:t xml:space="preserve"> </w:t>
      </w:r>
      <w:r w:rsidR="00D01A2A" w:rsidRPr="00D83314">
        <w:rPr>
          <w:rFonts w:eastAsiaTheme="majorEastAsia" w:cstheme="minorHAnsi"/>
          <w:lang w:val="en-US"/>
        </w:rPr>
        <w:t xml:space="preserve">with </w:t>
      </w:r>
      <w:r w:rsidR="00F1563D" w:rsidRPr="00D83314">
        <w:rPr>
          <w:rFonts w:eastAsiaTheme="majorEastAsia" w:cstheme="minorHAnsi"/>
          <w:lang w:val="en-US"/>
        </w:rPr>
        <w:t xml:space="preserve">extensive experience </w:t>
      </w:r>
      <w:r w:rsidR="000F3958" w:rsidRPr="00D83314">
        <w:rPr>
          <w:rFonts w:eastAsiaTheme="majorEastAsia" w:cstheme="minorHAnsi"/>
          <w:lang w:val="en-US"/>
        </w:rPr>
        <w:t xml:space="preserve">with </w:t>
      </w:r>
      <w:r w:rsidR="003871F5" w:rsidRPr="00D83314">
        <w:rPr>
          <w:rFonts w:eastAsiaTheme="majorEastAsia" w:cstheme="minorHAnsi"/>
          <w:lang w:val="en-US"/>
        </w:rPr>
        <w:t>CP</w:t>
      </w:r>
      <w:r w:rsidR="00D01A2A" w:rsidRPr="00D83314">
        <w:rPr>
          <w:rFonts w:eastAsiaTheme="majorEastAsia" w:cstheme="minorHAnsi"/>
          <w:lang w:val="en-US"/>
        </w:rPr>
        <w:t xml:space="preserve"> surgery may improve outcomes</w:t>
      </w:r>
      <w:r w:rsidR="000F3958" w:rsidRPr="00D83314">
        <w:rPr>
          <w:rFonts w:eastAsiaTheme="majorEastAsia" w:cstheme="minorHAnsi"/>
          <w:lang w:val="en-US"/>
        </w:rPr>
        <w:t>.</w:t>
      </w:r>
    </w:p>
    <w:p w14:paraId="01B08DA9" w14:textId="77777777" w:rsidR="002C5EBF" w:rsidRPr="00D83314" w:rsidRDefault="002C5EBF" w:rsidP="002C5EBF">
      <w:pPr>
        <w:jc w:val="both"/>
        <w:rPr>
          <w:rFonts w:cstheme="minorHAnsi"/>
          <w:lang w:val="en-US"/>
        </w:rPr>
      </w:pPr>
    </w:p>
    <w:p w14:paraId="71C90E88" w14:textId="3F68E881" w:rsidR="00F54058" w:rsidRPr="00D83314" w:rsidRDefault="003E5575" w:rsidP="002C5EBF">
      <w:pPr>
        <w:pStyle w:val="Heading1"/>
        <w:spacing w:before="0"/>
        <w:jc w:val="both"/>
        <w:rPr>
          <w:rFonts w:asciiTheme="minorHAnsi" w:hAnsiTheme="minorHAnsi" w:cstheme="minorHAnsi"/>
          <w:szCs w:val="24"/>
          <w:lang w:val="en-US"/>
        </w:rPr>
      </w:pPr>
      <w:r w:rsidRPr="00D83314">
        <w:rPr>
          <w:rFonts w:asciiTheme="minorHAnsi" w:hAnsiTheme="minorHAnsi" w:cstheme="minorHAnsi"/>
          <w:szCs w:val="24"/>
          <w:lang w:val="en-US"/>
        </w:rPr>
        <w:t>INTRODUCTION</w:t>
      </w:r>
      <w:r w:rsidR="002C5EBF">
        <w:rPr>
          <w:rFonts w:asciiTheme="minorHAnsi" w:hAnsiTheme="minorHAnsi" w:cstheme="minorHAnsi"/>
          <w:szCs w:val="24"/>
          <w:lang w:val="en-US"/>
        </w:rPr>
        <w:t>:</w:t>
      </w:r>
    </w:p>
    <w:p w14:paraId="49989A8A" w14:textId="6B263D0A" w:rsidR="00A01B68" w:rsidRPr="00D83314" w:rsidRDefault="00DC0FD5" w:rsidP="005C4694">
      <w:pPr>
        <w:jc w:val="both"/>
        <w:rPr>
          <w:rFonts w:cstheme="minorHAnsi"/>
          <w:lang w:val="en-US"/>
        </w:rPr>
      </w:pPr>
      <w:r w:rsidRPr="00D83314">
        <w:rPr>
          <w:rFonts w:cstheme="minorHAnsi"/>
          <w:lang w:val="en-US"/>
        </w:rPr>
        <w:t xml:space="preserve">Surgery is highly effective in selected patients with </w:t>
      </w:r>
      <w:r w:rsidR="00D01A2A" w:rsidRPr="00D83314">
        <w:rPr>
          <w:rFonts w:cstheme="minorHAnsi"/>
          <w:lang w:val="en-US"/>
        </w:rPr>
        <w:t xml:space="preserve">painful </w:t>
      </w:r>
      <w:r w:rsidRPr="00D83314">
        <w:rPr>
          <w:rFonts w:cstheme="minorHAnsi"/>
          <w:lang w:val="en-US"/>
        </w:rPr>
        <w:t>chronic pancreatitis</w:t>
      </w:r>
      <w:r w:rsidR="001D0FC5" w:rsidRPr="00D83314">
        <w:rPr>
          <w:rFonts w:cstheme="minorHAnsi"/>
          <w:lang w:val="en-US"/>
        </w:rPr>
        <w:fldChar w:fldCharType="begin" w:fldLock="1"/>
      </w:r>
      <w:r w:rsidR="00820265" w:rsidRPr="00D83314">
        <w:rPr>
          <w:rFonts w:cstheme="minorHAnsi"/>
          <w:lang w:val="en-US"/>
        </w:rPr>
        <w:instrText>ADDIN CSL_CITATION {"citationItems":[{"id":"ITEM-1","itemData":{"DOI":"10.1097/SLA.0b013e31824b7697","ISSN":"00034932","abstract":"OBJECTIVE: We measured a comprehensive set of outcome measures after different surgical procedures for painful chronic pancreatitis (CP) at long-term follow-up.\\n\\nBACKGROUND: Pain caused by CP can be alleviated through operative intervention with type of procedure depending on anatomical abnormalities. Outcome measures include functional (pain relief, quality of life [QoL]), medical (endo- and exocrine function), and clinical (reoperation) results reported by patient.\\n\\nMETHODS: A cross-sectional cohort of 223 consecutive patients who underwent surgical drainage, head resection, or left-sided pancreas resection, depending on anatomical abnormalities, was analyzed. Participating patients were reassessed during a prospectively scheduled outpatient clinic visit.\\n\\nRESULTS: At follow-up, 44 patients had died; 146 of 179 living patients consented to participate in the study. After 63 months (range: 14-268), 68% reported no or little pain, 19% reported intermediate pain, and 12% reported severe pain. Preoperative daily opioid use (OR: 3.04; 95% confidence interval [CI]: 1.09-8.49) and high numbers of preceding endoscopic procedures (OR [odds ratio]: 3.89; 95% CI: 1.01-14.9) were associated with persistent severe pain. Compared with the general population, physical more than mental QoL remained impaired (P &lt; 0.05). At follow-up, endocrine insufficiency was present in 57% of patients and exocrine insufficiency was present in 77%. Independently, a head resection and a reoperation for any cause were moderately associated with new-onset diabetes (P &lt; 0.1). Compared with patients who underwent left-sided resection, the risk of developing exocrine insufficiency after surgery was higher after drainage or head resection. After 20 months (interquartile range: 10-51) after surgery, 26 (12%) of 223 patients underwent 1 or more elective reoperations.\\n\\nCONCLUSIONS: Operative intervention for painful CP, tailored to anatomical abnormalities, results in excellent to fair long-term pain relief, but approximately 10% of patients do not respond. QoL scores remained slightly compromised. High preoperative pain levels, suggested through daily opioid use and high numbers of endoscopic procedures, are associated with less favorable outcome.","author":[{"dropping-particle":"","family":"Gaag","given":"Niels A.","non-dropping-particle":"Van Der","parse-names":false,"suffix":""},{"dropping-particle":"","family":"Gulik","given":"Thomas M.","non-dropping-particle":"Van","parse-names":false,"suffix":""},{"dropping-particle":"","family":"Busch","given":"Olivier R.C.","non-dropping-particle":"","parse-names":false,"suffix":""},{"dropping-particle":"","family":"Sprangers","given":"Mirjam A.","non-dropping-particle":"","parse-names":false,"suffix":""},{"dropping-particle":"","family":"Bruno","given":"Marco J.","non-dropping-particle":"","parse-names":false,"suffix":""},{"dropping-particle":"","family":"Zevenbergen","given":"Chantal","non-dropping-particle":"","parse-names":false,"suffix":""},{"dropping-particle":"","family":"Gouma","given":"Dirk J.","non-dropping-particle":"","parse-names":false,"suffix":""},{"dropping-particle":"","family":"Boermeester","given":"Marja A.","non-dropping-particle":"","parse-names":false,"suffix":""}],"container-title":"Annals of Surgery","id":"ITEM-1","issued":{"date-parts":[["2012"]]},"title":"Functional and medical outcomes after tailored surgery for pain due to chronic pancreatitis","type":"article-journal"},"uris":["http://www.mendeley.com/documents/?uuid=cfbb49e5-6931-4c65-80c7-d65a9d3d543c","http://www.mendeley.com/documents/?uuid=7b75f7df-ebe1-461e-800e-9bd34792629e","http://www.mendeley.com/documents/?uuid=ff9c249b-0eab-44a9-8f9c-1f788ff625f5"]},{"id":"ITEM-2","itemData":{"DOI":"10.1053/j.gastro.2011.07.049","ISSN":"15280012","abstract":"Background &amp; Aims: A randomized trial that compared endoscopic and surgical drainage of the pancreatic duct in patients with advanced chronic pancreatitis reported a significant benefit of surgery after a 2-year follow-up period. We evaluated the long-term outcome of these patients after 5 years. Methods: Between 2000 and 2004, 39 symptomatic patients were randomly assigned to groups that underwent endoscopic drainage or operative pancreaticojejunostomy. In 2009, information was collected regarding pain, quality of life, morbidity, mortality, length of hospital stay, number of procedures undergone, changes in pancreatic function, and costs. Analysis was performed according to an intention-to-treat principle. Results: During the 79-month follow-up period, one patient was lost and 7 died from unrelated causes. Of the patients treated by endoscopy, 68% required additional drainage compared with 5% in the surgery group (P = .001). Hospital stay and costs were comparable, but overall, patients assigned to endoscopy underwent more procedures (median, 12 vs 4; P = .001). Moreover, 47% of the patients in the endoscopy group eventually underwent surgery. Although the mean difference in Izbicki pain scores was no longer significant (39 vs 22; P = .12), surgery was still superior in terms of pain relief (80% vs 38%; P = .042). Levels of quality of life and pancreatic function were comparable. Conclusions: In the long term, symptomatic patients with advanced chronic pancreatitis who underwent surgery as the initial treatment for pancreatic duct obstruction had more relief from pain, with fewer procedures, than patients who were treated endoscopically. Importantly, almost half of the patients who were treated with endoscopy eventually underwent surgery. © 2011 AGA Institute.","author":[{"dropping-particle":"","family":"Cahen","given":"Djuna L.","non-dropping-particle":"","parse-names":false,"suffix":""},{"dropping-particle":"","family":"Gouma","given":"Dirk J.","non-dropping-particle":"","parse-names":false,"suffix":""},{"dropping-particle":"","family":"Laramée","given":"Philippe","non-dropping-particle":"","parse-names":false,"suffix":""},{"dropping-particle":"","family":"Nio","given":"Yung","non-dropping-particle":"","parse-names":false,"suffix":""},{"dropping-particle":"","family":"Rauws","given":"Erik A.J.","non-dropping-particle":"","parse-names":false,"suffix":""},{"dropping-particle":"","family":"Boermeester","given":"Marja A.","non-dropping-particle":"","parse-names":false,"suffix":""},{"dropping-particle":"","family":"Busch","given":"Olivier R.","non-dropping-particle":"","parse-names":false,"suffix":""},{"dropping-particle":"","family":"Fockens","given":"Paul","non-dropping-particle":"","parse-names":false,"suffix":""},{"dropping-particle":"","family":"Kuipers","given":"Ernst J.","non-dropping-particle":"","parse-names":false,"suffix":""},{"dropping-particle":"","family":"Pereira","given":"Stephen P.","non-dropping-particle":"","parse-names":false,"suffix":""},{"dropping-particle":"","family":"Wonderling","given":"David","non-dropping-particle":"","parse-names":false,"suffix":""},{"dropping-particle":"","family":"Dijkgraaf","given":"Marcel G.W.","non-dropping-particle":"","parse-names":false,"suffix":""},{"dropping-particle":"","family":"Bruno","given":"Marco J.","non-dropping-particle":"","parse-names":false,"suffix":""}],"container-title":"Gastroenterology","id":"ITEM-2","issued":{"date-parts":[["2011"]]},"title":"Long-term outcomes of endoscopic vs surgical drainage of the pancreatic duct in patients with chronic pancreatitis","type":"article-journal"},"uris":["http://www.mendeley.com/documents/?uuid=49380ccf-c974-4050-ae3b-93d94a403f34","http://www.mendeley.com/documents/?uuid=cb8a6265-004d-429c-8c1f-9d161ebda4da","http://www.mendeley.com/documents/?uuid=92adf702-676f-47f2-a574-ea65220b1baf"]},{"id":"ITEM-3","itemData":{"ISBN":"1533-4406","PMID":"17301298","abstract":"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Copyright 2007 Massachusetts Medical Society.","author":[{"dropping-particle":"","family":"Cahen","given":"Djuna L","non-dropping-particle":"","parse-names":false,"suffix":""},{"dropping-particle":"","family":"Gouma","given":"Dirk J","non-dropping-particle":"","parse-names":false,"suffix":""},{"dropping-particle":"","family":"Nio","given":"Yung","non-dropping-particle":"","parse-names":false,"suffix":""},{"dropping-particle":"","family":"Rauws","given":"Erik A J","non-dropping-particle":"","parse-names":false,"suffix":""},{"dropping-particle":"","family":"Boermeester","given":"Marja A","non-dropping-particle":"","parse-names":false,"suffix":""},{"dropping-particle":"","family":"Busch","given":"Olivier R","non-dropping-particle":"","parse-names":false,"suffix":""},{"dropping-particle":"","family":"Stoker","given":"Jaap","non-dropping-particle":"","parse-names":false,"suffix":""},{"dropping-particle":"","family":"Lameris","given":"Johan S","non-dropping-particle":"","parse-names":false,"suffix":""},{"dropping-particle":"","family":"Dijkgraaf","given":"Marcel G W","non-dropping-particle":"","parse-names":false,"suffix":""},{"dropping-particle":"","family":"Huibregtse","given":"Kees","non-dropping-particle":"","parse-names":false,"suffix":""},{"dropping-particle":"","family":"Bruno","given":"Marco J","non-dropping-particle":"","parse-names":false,"suffix":""}],"container-title":"New England Journal of Medicine","id":"ITEM-3","issue":"7","issued":{"date-parts":[["2007"]]},"page":"676-684","title":"Endoscopic versus surgical drainage of the pancreatic duct in chronic pancreatitis.[Reprint in Ned Tijdschr Geneeskd. 2007 Nov 24;151(47):2624-30; PMID: 18161265]","type":"article-journal","volume":"356"},"uris":["http://www.mendeley.com/documents/?uuid=54e1bd6c-f69c-4b08-92b6-aa2af467a82c","http://www.mendeley.com/documents/?uuid=f73dd87c-aa8b-4ac1-add2-e803c14e09ec","http://www.mendeley.com/documents/?uuid=53f5cfc3-9fad-469e-a35e-e539d1f2c382"]}],"mendeley":{"formattedCitation":"&lt;sup&gt;1–3&lt;/sup&gt;","plainTextFormattedCitation":"1–3","previouslyFormattedCitation":"&lt;sup&gt;1–3&lt;/sup&gt;"},"properties":{"noteIndex":0},"schema":"https://github.com/citation-style-language/schema/raw/master/csl-citation.json"}</w:instrText>
      </w:r>
      <w:r w:rsidR="001D0FC5" w:rsidRPr="00D83314">
        <w:rPr>
          <w:rFonts w:cstheme="minorHAnsi"/>
          <w:lang w:val="en-US"/>
        </w:rPr>
        <w:fldChar w:fldCharType="separate"/>
      </w:r>
      <w:r w:rsidR="00AF6428" w:rsidRPr="00D83314">
        <w:rPr>
          <w:rFonts w:cstheme="minorHAnsi"/>
          <w:noProof/>
          <w:vertAlign w:val="superscript"/>
          <w:lang w:val="en-US"/>
        </w:rPr>
        <w:t>1–3</w:t>
      </w:r>
      <w:r w:rsidR="001D0FC5" w:rsidRPr="00D83314">
        <w:rPr>
          <w:rFonts w:cstheme="minorHAnsi"/>
          <w:lang w:val="en-US"/>
        </w:rPr>
        <w:fldChar w:fldCharType="end"/>
      </w:r>
      <w:r w:rsidR="002C5928" w:rsidRPr="00D83314">
        <w:rPr>
          <w:rFonts w:cstheme="minorHAnsi"/>
          <w:lang w:val="en-US"/>
        </w:rPr>
        <w:t>.</w:t>
      </w:r>
      <w:r w:rsidR="00842D64" w:rsidRPr="00D83314">
        <w:rPr>
          <w:rFonts w:cstheme="minorHAnsi"/>
          <w:lang w:val="en-US"/>
        </w:rPr>
        <w:t xml:space="preserve"> </w:t>
      </w:r>
      <w:r w:rsidR="00B0474D" w:rsidRPr="00D83314">
        <w:rPr>
          <w:rFonts w:cstheme="minorHAnsi"/>
          <w:lang w:val="en-US"/>
        </w:rPr>
        <w:t>Surgical intervention</w:t>
      </w:r>
      <w:r w:rsidR="00640C2D" w:rsidRPr="00D83314">
        <w:rPr>
          <w:rFonts w:cstheme="minorHAnsi"/>
          <w:lang w:val="en-US"/>
        </w:rPr>
        <w:t xml:space="preserve"> for </w:t>
      </w:r>
      <w:r w:rsidR="009203CF" w:rsidRPr="00D83314">
        <w:rPr>
          <w:rFonts w:cstheme="minorHAnsi"/>
          <w:lang w:val="en-US"/>
        </w:rPr>
        <w:t>c</w:t>
      </w:r>
      <w:r w:rsidR="00640C2D" w:rsidRPr="00D83314">
        <w:rPr>
          <w:rFonts w:cstheme="minorHAnsi"/>
          <w:lang w:val="en-US"/>
        </w:rPr>
        <w:t xml:space="preserve">hronic </w:t>
      </w:r>
      <w:r w:rsidR="009203CF" w:rsidRPr="00D83314">
        <w:rPr>
          <w:rFonts w:cstheme="minorHAnsi"/>
          <w:lang w:val="en-US"/>
        </w:rPr>
        <w:t>p</w:t>
      </w:r>
      <w:r w:rsidR="00640C2D" w:rsidRPr="00D83314">
        <w:rPr>
          <w:rFonts w:cstheme="minorHAnsi"/>
          <w:lang w:val="en-US"/>
        </w:rPr>
        <w:t>ancreatitis (CP)</w:t>
      </w:r>
      <w:r w:rsidR="00B0474D" w:rsidRPr="00D83314">
        <w:rPr>
          <w:rFonts w:cstheme="minorHAnsi"/>
          <w:lang w:val="en-US"/>
        </w:rPr>
        <w:t xml:space="preserve"> </w:t>
      </w:r>
      <w:r w:rsidRPr="00D83314">
        <w:rPr>
          <w:rFonts w:cstheme="minorHAnsi"/>
          <w:lang w:val="en-US"/>
        </w:rPr>
        <w:t>carries</w:t>
      </w:r>
      <w:r w:rsidR="00D85BA5" w:rsidRPr="00D83314">
        <w:rPr>
          <w:rFonts w:cstheme="minorHAnsi"/>
          <w:lang w:val="en-US"/>
        </w:rPr>
        <w:t xml:space="preserve"> high </w:t>
      </w:r>
      <w:r w:rsidR="00B0474D" w:rsidRPr="00D83314">
        <w:rPr>
          <w:rFonts w:cstheme="minorHAnsi"/>
          <w:lang w:val="en-US"/>
        </w:rPr>
        <w:t>p</w:t>
      </w:r>
      <w:r w:rsidR="002B4C46" w:rsidRPr="00D83314">
        <w:rPr>
          <w:rFonts w:cstheme="minorHAnsi"/>
          <w:lang w:val="en-US"/>
        </w:rPr>
        <w:t>ost</w:t>
      </w:r>
      <w:r w:rsidR="00B0474D" w:rsidRPr="00D83314">
        <w:rPr>
          <w:rFonts w:cstheme="minorHAnsi"/>
          <w:lang w:val="en-US"/>
        </w:rPr>
        <w:t>operative risks</w:t>
      </w:r>
      <w:r w:rsidR="00842D64" w:rsidRPr="00D83314">
        <w:rPr>
          <w:rFonts w:cstheme="minorHAnsi"/>
          <w:lang w:val="en-US"/>
        </w:rPr>
        <w:fldChar w:fldCharType="begin" w:fldLock="1"/>
      </w:r>
      <w:r w:rsidR="00820265" w:rsidRPr="00D83314">
        <w:rPr>
          <w:rFonts w:cstheme="minorHAnsi"/>
          <w:lang w:val="en-US"/>
        </w:rPr>
        <w:instrText>ADDIN CSL_CITATION {"citationItems":[{"id":"ITEM-1","itemData":{"DOI":"10.1097/MD.0000000000006220","ISSN":"15365964","PMID":"28248878","abstract":"BACKGROUND Chronic pancreatitis (CP) is a common and frequently occurring disease. Pancreaticoduodenectomy (PD), pylorus-preserving pancreaticoduodenectomy (PPPD), and duodenum-preserving pancreatic head resection (DPPHR) are important treatment options for patients with chronic pancreatitis. The Beger and Frey procedures are 2 main duodenum-preserving techniques in duodenum-preserving pancreatic head resection (DPPHR) strategies. We conducted this systematic review and meta-analysis to compare the clinical efficacy of DPPHR versus PD, the Beger procedure versus PD, the Frey procedure versus PD, and the Beger procedure versus the Frey procedure in the treatment of pancreatitis. The optimal surgical option for chronic pancreatitis is still under debate. The aim of this systematic review and meta-analysis was to evaluate the clinical efficacy of different surgical strategies for chronic pancreatitis. METHODS Five databases (PubMed, Medline, SinoMed, Embase, and Cochrane Library) were searched with the limitations of human subjects and randomized controlled trials (RCTs) text. Data were extracted by 2 of the coauthors independently and analyzed using the RevMan statistical software, version 5.3. Weighted mean differences (WMDs), risk ratios (RRs), and 95% confidence intervals (CIs) were calculated. Cochrane Collaboration's Risk of Bias Tool was used to assess the risk of bias. RESULTS Seven studies involving a total of 385 patients who underwent the surgical treatments were assessed. The methodological quality of the trials ranged from low to moderate and included PD (n = 134) and DPPHR (n = 251 [Beger procedure = 100; Frey procedure = 109; Beger or Frey procedure = 42]). There were no significant differences between DPPHR and PD in post-operation mortality (RR = 2.89, 95% CI = 0.31-26.87, P = 0.36), pain relief (RR = 1.09, 95% CI = 0.94-1.25, P = 0.26), exocrine insufficiency (follow-up time &gt; 60 months: RR = 0.91, 95% CI = 0.72-1.15, P = 0.41), and endocrine insufficiency (RR = 0.75, 95% CI = 0.52-1.08, P = 0.12). Concerning the follow-up time &lt; 60 months, the DPPHR group had better results of exocrine insufficiency (RR = 0.22, 95% CI = 0.08-0.62, P = 0.04). However, operation time (P &lt; 0.0001), blood transfusion (P = 0.02), hospital stay (P = 0.0002), postoperation morbidity (P = 0.0007), weight gain (P &lt; 0.00001), quality of life (P = 0.01), and occupational rehabilitation (P = 0.007) were significantly better for patients who underwent the DPPHR proce…","author":[{"dropping-particle":"","family":"Zhao","given":"Xin","non-dropping-particle":"","parse-names":false,"suffix":""},{"dropping-particle":"","family":"Cui","given":"Naiqiang","non-dropping-particle":"","parse-names":false,"suffix":""},{"dropping-particle":"","family":"Wang","given":"Ximo","non-dropping-particle":"","parse-names":false,"suffix":""},{"dropping-particle":"","family":"Cui","given":"Yunfeng","non-dropping-particle":"","parse-names":false,"suffix":""}],"container-title":"Medicine (United States)","id":"ITEM-1","issued":{"date-parts":[["2017"]]},"title":"Surgical strategies in the treatment of chronic pancreatitis: An updated systematic review and meta-analysis of randomized controlled trials","type":"article"},"uris":["http://www.mendeley.com/documents/?uuid=378e02e1-eef8-4ce5-9692-a0a59eb9ecf3","http://www.mendeley.com/documents/?uuid=e9ef1dbc-9d45-483e-9b16-0712d994ae74","http://www.mendeley.com/documents/?uuid=61ed8d15-0401-4cfd-8ee9-fa7e19467188"]}],"mendeley":{"formattedCitation":"&lt;sup&gt;4&lt;/sup&gt;","plainTextFormattedCitation":"4","previouslyFormattedCitation":"&lt;sup&gt;4&lt;/sup&gt;"},"properties":{"noteIndex":0},"schema":"https://github.com/citation-style-language/schema/raw/master/csl-citation.json"}</w:instrText>
      </w:r>
      <w:r w:rsidR="00842D64" w:rsidRPr="00D83314">
        <w:rPr>
          <w:rFonts w:cstheme="minorHAnsi"/>
          <w:lang w:val="en-US"/>
        </w:rPr>
        <w:fldChar w:fldCharType="separate"/>
      </w:r>
      <w:r w:rsidR="00AF6428" w:rsidRPr="00D83314">
        <w:rPr>
          <w:rFonts w:cstheme="minorHAnsi"/>
          <w:noProof/>
          <w:vertAlign w:val="superscript"/>
          <w:lang w:val="en-US"/>
        </w:rPr>
        <w:t>4</w:t>
      </w:r>
      <w:r w:rsidR="00842D64" w:rsidRPr="00D83314">
        <w:rPr>
          <w:rFonts w:cstheme="minorHAnsi"/>
          <w:lang w:val="en-US"/>
        </w:rPr>
        <w:fldChar w:fldCharType="end"/>
      </w:r>
      <w:r w:rsidR="002C5928" w:rsidRPr="00D83314">
        <w:rPr>
          <w:rFonts w:cstheme="minorHAnsi"/>
          <w:lang w:val="en-US"/>
        </w:rPr>
        <w:t>.</w:t>
      </w:r>
      <w:r w:rsidR="001C2D7A" w:rsidRPr="00D83314">
        <w:rPr>
          <w:rFonts w:cstheme="minorHAnsi"/>
          <w:lang w:val="en-US"/>
        </w:rPr>
        <w:t xml:space="preserve"> </w:t>
      </w:r>
      <w:r w:rsidR="00D85BA5" w:rsidRPr="00D83314">
        <w:rPr>
          <w:rFonts w:cstheme="minorHAnsi"/>
          <w:lang w:val="en-US"/>
        </w:rPr>
        <w:t>Yet,</w:t>
      </w:r>
      <w:r w:rsidR="00B0474D" w:rsidRPr="00D83314">
        <w:rPr>
          <w:rFonts w:cstheme="minorHAnsi"/>
          <w:lang w:val="en-US"/>
        </w:rPr>
        <w:t xml:space="preserve"> </w:t>
      </w:r>
      <w:r w:rsidR="00F630F0" w:rsidRPr="00D83314">
        <w:rPr>
          <w:rFonts w:cstheme="minorHAnsi"/>
          <w:lang w:val="en-US"/>
        </w:rPr>
        <w:t>in selected patients it might be th</w:t>
      </w:r>
      <w:r w:rsidR="00B0474D" w:rsidRPr="00D83314">
        <w:rPr>
          <w:rFonts w:cstheme="minorHAnsi"/>
          <w:lang w:val="en-US"/>
        </w:rPr>
        <w:t xml:space="preserve">e only available treatment, especially </w:t>
      </w:r>
      <w:r w:rsidR="00F630F0" w:rsidRPr="00D83314">
        <w:rPr>
          <w:rFonts w:cstheme="minorHAnsi"/>
          <w:lang w:val="en-US"/>
        </w:rPr>
        <w:t>for</w:t>
      </w:r>
      <w:r w:rsidR="00B0474D" w:rsidRPr="00D83314">
        <w:rPr>
          <w:rFonts w:cstheme="minorHAnsi"/>
          <w:lang w:val="en-US"/>
        </w:rPr>
        <w:t xml:space="preserve"> </w:t>
      </w:r>
      <w:r w:rsidRPr="00D83314">
        <w:rPr>
          <w:rFonts w:cstheme="minorHAnsi"/>
          <w:lang w:val="en-US"/>
        </w:rPr>
        <w:t xml:space="preserve">painful </w:t>
      </w:r>
      <w:r w:rsidR="009203CF" w:rsidRPr="00D83314">
        <w:rPr>
          <w:rFonts w:cstheme="minorHAnsi"/>
          <w:lang w:val="en-US"/>
        </w:rPr>
        <w:t>CP</w:t>
      </w:r>
      <w:r w:rsidR="00B0474D" w:rsidRPr="00D83314">
        <w:rPr>
          <w:rFonts w:cstheme="minorHAnsi"/>
          <w:lang w:val="en-US"/>
        </w:rPr>
        <w:t xml:space="preserve"> </w:t>
      </w:r>
      <w:r w:rsidR="002C5928">
        <w:rPr>
          <w:rFonts w:cstheme="minorHAnsi"/>
          <w:lang w:val="en-US"/>
        </w:rPr>
        <w:t>that</w:t>
      </w:r>
      <w:r w:rsidRPr="00D83314">
        <w:rPr>
          <w:rFonts w:cstheme="minorHAnsi"/>
          <w:lang w:val="en-US"/>
        </w:rPr>
        <w:t xml:space="preserve"> is </w:t>
      </w:r>
      <w:r w:rsidR="00B0474D" w:rsidRPr="00D83314">
        <w:rPr>
          <w:rFonts w:cstheme="minorHAnsi"/>
          <w:lang w:val="en-US"/>
        </w:rPr>
        <w:t>non</w:t>
      </w:r>
      <w:r w:rsidR="002773BA" w:rsidRPr="00D83314">
        <w:rPr>
          <w:rFonts w:cstheme="minorHAnsi"/>
          <w:lang w:val="en-US"/>
        </w:rPr>
        <w:t>-</w:t>
      </w:r>
      <w:r w:rsidR="00B0474D" w:rsidRPr="00D83314">
        <w:rPr>
          <w:rFonts w:cstheme="minorHAnsi"/>
          <w:lang w:val="en-US"/>
        </w:rPr>
        <w:t xml:space="preserve">responsive to </w:t>
      </w:r>
      <w:r w:rsidR="002B4C46" w:rsidRPr="00D83314">
        <w:rPr>
          <w:rFonts w:cstheme="minorHAnsi"/>
          <w:lang w:val="en-US"/>
        </w:rPr>
        <w:t xml:space="preserve">medical </w:t>
      </w:r>
      <w:r w:rsidR="00B0474D" w:rsidRPr="00D83314">
        <w:rPr>
          <w:rFonts w:cstheme="minorHAnsi"/>
          <w:lang w:val="en-US"/>
        </w:rPr>
        <w:t>therapy</w:t>
      </w:r>
      <w:r w:rsidR="005A71F4" w:rsidRPr="00D83314">
        <w:rPr>
          <w:rFonts w:cstheme="minorHAnsi"/>
          <w:lang w:val="en-US"/>
        </w:rPr>
        <w:fldChar w:fldCharType="begin" w:fldLock="1"/>
      </w:r>
      <w:r w:rsidR="00820265" w:rsidRPr="00D83314">
        <w:rPr>
          <w:rFonts w:cstheme="minorHAnsi"/>
          <w:lang w:val="en-US"/>
        </w:rPr>
        <w:instrText>ADDIN CSL_CITATION {"citationItems":[{"id":"ITEM-1","itemData":{"DOI":"10.1016/j.jpedsurg.2011.03.003","ISBN":"1531-5037 (Electronic)\\r0022-3468 (Linking)","ISSN":"00223468","PMID":"21683190","abstract":"A lateral pancreaticojejunostomy (LPJ), also known as the Puestow procedure, is a complex procedure performed for chronic pancreatitis when the pancreatic duct is dilated and unable to drain properly. Traditionally, these procedures are performed with open surgery. A minimally invasive approach to the LPJ using rigid handheld nonarticulating instruments is tedious and rarely performed. In fact, there are no prior laparoscopic case reports for LPJ in children and only a small handful of cases in the adult literature. This lack of laparoscopic information may be an indication of the difficulty in performing this complex operation with nonarticulating laparoscopic instruments. The advantages of robotic surgery may help overcome these difficulties. We present the first robotic LPJ ever reported in a 14-year-old child with idiopathic chronic pancreatitis. This case demonstrates the utility of this advanced surgical technology and may lead to a new minimally invasive option for both adults and children with chronic pancreatitis requiring surgical intervention. © 2011 Elsevier Inc. All rights reserved.","author":[{"dropping-particle":"","family":"Meehan","given":"John J.","non-dropping-particle":"","parse-names":false,"suffix":""},{"dropping-particle":"","family":"Sawin","given":"Robert","non-dropping-particle":"","parse-names":false,"suffix":""}],"container-title":"Journal of Pediatric Surgery","id":"ITEM-1","issued":{"date-parts":[["2011"]]},"title":"Robotic lateral pancreaticojejunostomy (Puestow)","type":"article-journal"},"uris":["http://www.mendeley.com/documents/?uuid=714dbe00-c4af-4d8d-8077-6d385f4a97a1","http://www.mendeley.com/documents/?uuid=d866ec41-228b-429b-8421-8b5be52cb1c2","http://www.mendeley.com/documents/?uuid=d4f717b1-9765-4fdc-9c8e-4fe06076ff92","http://www.mendeley.com/documents/?uuid=6f2f73ff-62b9-4a5d-929d-5e1a35c2f5ca"]},{"id":"ITEM-2","itemData":{"PMID":"28984211","abstract":"Chronic pancreatitis is a progressive inflammatory disease, which leads to a severe decrease in quality of life and reduced life expectancy.- 85-90% of patients with chronic pancreatitis consult the doctor because of pain.- Pain in chronic pancreatitis has a multifactorial aetiology, with nociceptive and neuropathological components.- Current treatment of chronic pancreatitis uses a step-up approach, starting with lifestyle interventions and medication, followed by endoscopic or surgical treatment or a combination of these two.- Surgical drainage or resection is more effective than repeated endoscopic treatment for patients with advanced chronic pancreatitis who use opiates.- There are indications that early surgical intervention in painful chronic pancreatitis and a dilated pancreatic duct provides better results than the current step-up approach; this is currently being investigated in the ESCAPE trial","author":[{"dropping-particle":"","family":"Kempeneers MA, Besselink MG, Issa Y, van Hooft JE, van Goor H, Bruno MJ, van Santvoort HC","given":"Boermeester MA","non-dropping-particle":"","parse-names":false,"suffix":""}],"container-title":"Nederlands tijdschrift voor geneeskunde","id":"ITEM-2","issued":{"date-parts":[["2017"]]},"title":"Multidisciplinary treatment of chronic pancreatitis: an overview of current step-up approach and new options","type":"article-journal","volume":"161"},"uris":["http://www.mendeley.com/documents/?uuid=f86aaf82-565c-4f3f-82af-49dc04d57470","http://www.mendeley.com/documents/?uuid=885ac440-8ab5-4a99-b45a-510e94830e04","http://www.mendeley.com/documents/?uuid=f7091c73-bb58-464f-a242-212b76693a06"]}],"mendeley":{"formattedCitation":"&lt;sup&gt;5,6&lt;/sup&gt;","plainTextFormattedCitation":"5,6","previouslyFormattedCitation":"&lt;sup&gt;5,6&lt;/sup&gt;"},"properties":{"noteIndex":0},"schema":"https://github.com/citation-style-language/schema/raw/master/csl-citation.json"}</w:instrText>
      </w:r>
      <w:r w:rsidR="005A71F4" w:rsidRPr="00D83314">
        <w:rPr>
          <w:rFonts w:cstheme="minorHAnsi"/>
          <w:lang w:val="en-US"/>
        </w:rPr>
        <w:fldChar w:fldCharType="separate"/>
      </w:r>
      <w:r w:rsidR="00AF6428" w:rsidRPr="00D83314">
        <w:rPr>
          <w:rFonts w:cstheme="minorHAnsi"/>
          <w:noProof/>
          <w:vertAlign w:val="superscript"/>
          <w:lang w:val="en-US"/>
        </w:rPr>
        <w:t>5,6</w:t>
      </w:r>
      <w:r w:rsidR="005A71F4" w:rsidRPr="00D83314">
        <w:rPr>
          <w:rFonts w:cstheme="minorHAnsi"/>
          <w:lang w:val="en-US"/>
        </w:rPr>
        <w:fldChar w:fldCharType="end"/>
      </w:r>
      <w:r w:rsidR="002C5928" w:rsidRPr="00D83314">
        <w:rPr>
          <w:rFonts w:cstheme="minorHAnsi"/>
          <w:lang w:val="en-US"/>
        </w:rPr>
        <w:t>.</w:t>
      </w:r>
      <w:r w:rsidR="00A01B68" w:rsidRPr="00D83314">
        <w:rPr>
          <w:rFonts w:cstheme="minorHAnsi"/>
          <w:lang w:val="en-US"/>
        </w:rPr>
        <w:t xml:space="preserve"> Pain</w:t>
      </w:r>
      <w:r w:rsidRPr="00D83314">
        <w:rPr>
          <w:rFonts w:cstheme="minorHAnsi"/>
          <w:lang w:val="en-US"/>
        </w:rPr>
        <w:t xml:space="preserve"> </w:t>
      </w:r>
      <w:r w:rsidR="00A01B68" w:rsidRPr="00D83314">
        <w:rPr>
          <w:rFonts w:cstheme="minorHAnsi"/>
          <w:lang w:val="en-US"/>
        </w:rPr>
        <w:t>and impaired quality of life are the most common indications for surgery in patients affected by CP</w:t>
      </w:r>
      <w:r w:rsidR="001D0FC5" w:rsidRPr="00D83314">
        <w:rPr>
          <w:rFonts w:cstheme="minorHAnsi"/>
          <w:lang w:val="en-US"/>
        </w:rPr>
        <w:fldChar w:fldCharType="begin" w:fldLock="1"/>
      </w:r>
      <w:r w:rsidR="00820265" w:rsidRPr="00D83314">
        <w:rPr>
          <w:rFonts w:cstheme="minorHAnsi"/>
          <w:lang w:val="en-US"/>
        </w:rPr>
        <w:instrText>ADDIN CSL_CITATION {"citationItems":[{"id":"ITEM-1","itemData":{"DOI":"10.1007/s11605-015-3053-3","ISBN":"1873-4626","ISSN":"1091255X","PMID":"26691145","abstract":"We describe our laparoscopic longitudinal pancreaticojejunostomy (LPJ) technique using barbed sutures to manage a pancreatic duct obstruction. We performed laparoscopic longitudinal anterior pancreaticojejunostomy using barbed sutures (3-0 absorbable wound closure device, V-Loc™, Covidien, Minneapolis, MN, USA) in 11 patients who presented with signs of a pancreas ductal obstruction and chronic pancreatitis. The surgical outcomes and follow-up records at the outpatient department were reviewed, and the effectiveness and feasibility of this method were analyzed. Mean patient age was 54.4 ± 9.5 years, and pancreatic duct stones were removed from all patients without conversion to laparotomy. Overall operative time was 200.7 ± 56.4 min, and estimated blood loss was 42.2 ± 11.2 ml. No pancreatic anastomosis leakage or postoperative bleeding was detected. Mean length of hospital stay was 6.5 ± 0.8 days, and mean time to start a soft diet was 4.8 ± 0.7 days. No patient complained of postoperative abdominal pain, and all patients recovered without significant complications or relapse of pancreatitis. The follow-up period was 4-21 months. Our new laparoscopic longitudinal anterior pancreaticojejunostomy technique (Puestow procedure) using barbed sutures is a potentially efficient and minimally invasive procedure for patients who suffer from pancreatic duct obstruction and chronic pancreatitis.","author":[{"dropping-particle":"","family":"Kim","given":"Eun Young","non-dropping-particle":"","parse-names":false,"suffix":""},{"dropping-particle":"","family":"Hong","given":"Tae Ho","non-dropping-particle":"","parse-names":false,"suffix":""}],"container-title":"Journal of Gastrointestinal Surgery","id":"ITEM-1","issued":{"date-parts":[["2016"]]},"title":"Laparoscopic Longitudinal Pancreaticojejunostomy Using Barbed Sutures: an Efficient and Secure Solution for Pancreatic Duct Obstructions in Patients with Chronic Pancreatitis","type":"article-journal"},"uris":["http://www.mendeley.com/documents/?uuid=2d389fa9-eaba-49e5-b88f-b68ac879bc82","http://www.mendeley.com/documents/?uuid=29a804bc-f7ff-444d-aada-6275825426b8","http://www.mendeley.com/documents/?uuid=c2b92b50-7dc8-4f4b-a33e-73d8022318ba"]},{"id":"ITEM-2","itemData":{"ISBN":"1533-4406","PMID":"17301298","abstract":"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Copyright 2007 Massachusetts Medical Society.","author":[{"dropping-particle":"","family":"Cahen","given":"Djuna L","non-dropping-particle":"","parse-names":false,"suffix":""},{"dropping-particle":"","family":"Gouma","given":"Dirk J","non-dropping-particle":"","parse-names":false,"suffix":""},{"dropping-particle":"","family":"Nio","given":"Yung","non-dropping-particle":"","parse-names":false,"suffix":""},{"dropping-particle":"","family":"Rauws","given":"Erik A J","non-dropping-particle":"","parse-names":false,"suffix":""},{"dropping-particle":"","family":"Boermeester","given":"Marja A","non-dropping-particle":"","parse-names":false,"suffix":""},{"dropping-particle":"","family":"Busch","given":"Olivier R","non-dropping-particle":"","parse-names":false,"suffix":""},{"dropping-particle":"","family":"Stoker","given":"Jaap","non-dropping-particle":"","parse-names":false,"suffix":""},{"dropping-particle":"","family":"Lameris","given":"Johan S","non-dropping-particle":"","parse-names":false,"suffix":""},{"dropping-particle":"","family":"Dijkgraaf","given":"Marcel G W","non-dropping-particle":"","parse-names":false,"suffix":""},{"dropping-particle":"","family":"Huibregtse","given":"Kees","non-dropping-particle":"","parse-names":false,"suffix":""},{"dropping-particle":"","family":"Bruno","given":"Marco J","non-dropping-particle":"","parse-names":false,"suffix":""}],"container-title":"New England Journal of Medicine","id":"ITEM-2","issue":"7","issued":{"date-parts":[["2007"]]},"page":"676-684","title":"Endoscopic versus surgical drainage of the pancreatic duct in chronic pancreatitis.[Reprint in Ned Tijdschr Geneeskd. 2007 Nov 24;151(47):2624-30; PMID: 18161265]","type":"article-journal","volume":"356"},"uris":["http://www.mendeley.com/documents/?uuid=53f5cfc3-9fad-469e-a35e-e539d1f2c382","http://www.mendeley.com/documents/?uuid=f73dd87c-aa8b-4ac1-add2-e803c14e09ec","http://www.mendeley.com/documents/?uuid=54e1bd6c-f69c-4b08-92b6-aa2af467a82c"]}],"mendeley":{"formattedCitation":"&lt;sup&gt;3,7&lt;/sup&gt;","plainTextFormattedCitation":"3,7","previouslyFormattedCitation":"&lt;sup&gt;3,7&lt;/sup&gt;"},"properties":{"noteIndex":0},"schema":"https://github.com/citation-style-language/schema/raw/master/csl-citation.json"}</w:instrText>
      </w:r>
      <w:r w:rsidR="001D0FC5" w:rsidRPr="00D83314">
        <w:rPr>
          <w:rFonts w:cstheme="minorHAnsi"/>
          <w:lang w:val="en-US"/>
        </w:rPr>
        <w:fldChar w:fldCharType="separate"/>
      </w:r>
      <w:r w:rsidR="00AF6428" w:rsidRPr="00D83314">
        <w:rPr>
          <w:rFonts w:cstheme="minorHAnsi"/>
          <w:noProof/>
          <w:vertAlign w:val="superscript"/>
          <w:lang w:val="en-US"/>
        </w:rPr>
        <w:t>3,7</w:t>
      </w:r>
      <w:r w:rsidR="001D0FC5" w:rsidRPr="00D83314">
        <w:rPr>
          <w:rFonts w:cstheme="minorHAnsi"/>
          <w:lang w:val="en-US"/>
        </w:rPr>
        <w:fldChar w:fldCharType="end"/>
      </w:r>
      <w:r w:rsidR="002C5928">
        <w:rPr>
          <w:rFonts w:cstheme="minorHAnsi"/>
          <w:lang w:val="en-US"/>
        </w:rPr>
        <w:t>.</w:t>
      </w:r>
      <w:r w:rsidR="00842D64" w:rsidRPr="00D83314">
        <w:rPr>
          <w:rFonts w:cstheme="minorHAnsi"/>
          <w:lang w:val="en-US"/>
        </w:rPr>
        <w:t xml:space="preserve"> </w:t>
      </w:r>
      <w:r w:rsidR="00C00F12" w:rsidRPr="00D83314">
        <w:rPr>
          <w:rFonts w:cstheme="minorHAnsi"/>
          <w:lang w:val="en-US"/>
        </w:rPr>
        <w:t>The extension of pancreatic gland involvement and the location of the disease are</w:t>
      </w:r>
      <w:r w:rsidRPr="00D83314">
        <w:rPr>
          <w:rFonts w:cstheme="minorHAnsi"/>
          <w:lang w:val="en-US"/>
        </w:rPr>
        <w:t xml:space="preserve"> </w:t>
      </w:r>
      <w:r w:rsidR="00C00F12" w:rsidRPr="00D83314">
        <w:rPr>
          <w:rFonts w:cstheme="minorHAnsi"/>
          <w:lang w:val="en-US"/>
        </w:rPr>
        <w:t xml:space="preserve">the main preoperative parameters </w:t>
      </w:r>
      <w:r w:rsidR="00461630" w:rsidRPr="00D83314">
        <w:rPr>
          <w:rFonts w:cstheme="minorHAnsi"/>
          <w:lang w:val="en-US"/>
        </w:rPr>
        <w:t>necessary</w:t>
      </w:r>
      <w:r w:rsidR="006301DD" w:rsidRPr="00D83314">
        <w:rPr>
          <w:rFonts w:cstheme="minorHAnsi"/>
          <w:lang w:val="en-US"/>
        </w:rPr>
        <w:t xml:space="preserve"> to assess the best surgical strategy</w:t>
      </w:r>
      <w:r w:rsidR="00C00F12" w:rsidRPr="00D83314">
        <w:rPr>
          <w:rFonts w:cstheme="minorHAnsi"/>
          <w:lang w:val="en-US"/>
        </w:rPr>
        <w:t xml:space="preserve">. </w:t>
      </w:r>
      <w:r w:rsidR="00A01B68" w:rsidRPr="00D83314">
        <w:rPr>
          <w:rFonts w:cstheme="minorHAnsi"/>
          <w:lang w:val="en-US"/>
        </w:rPr>
        <w:t xml:space="preserve">Both </w:t>
      </w:r>
      <w:proofErr w:type="spellStart"/>
      <w:r w:rsidR="00A01B68" w:rsidRPr="00D83314">
        <w:rPr>
          <w:rFonts w:cstheme="minorHAnsi"/>
          <w:lang w:val="en-US"/>
        </w:rPr>
        <w:t>resection</w:t>
      </w:r>
      <w:r w:rsidR="00DB7C89" w:rsidRPr="00D83314">
        <w:rPr>
          <w:rFonts w:cstheme="minorHAnsi"/>
          <w:lang w:val="en-US"/>
        </w:rPr>
        <w:t>al</w:t>
      </w:r>
      <w:proofErr w:type="spellEnd"/>
      <w:r w:rsidR="00A01B68" w:rsidRPr="00D83314">
        <w:rPr>
          <w:rFonts w:cstheme="minorHAnsi"/>
          <w:lang w:val="en-US"/>
        </w:rPr>
        <w:t xml:space="preserve"> and decompressive techniques have proven to be successful for the treatment of this condition</w:t>
      </w:r>
      <w:r w:rsidR="00C00F12" w:rsidRPr="00D83314">
        <w:rPr>
          <w:rFonts w:cstheme="minorHAnsi"/>
          <w:lang w:val="en-US"/>
        </w:rPr>
        <w:fldChar w:fldCharType="begin" w:fldLock="1"/>
      </w:r>
      <w:r w:rsidR="00820265" w:rsidRPr="00D83314">
        <w:rPr>
          <w:rFonts w:cstheme="minorHAnsi"/>
          <w:lang w:val="en-US"/>
        </w:rPr>
        <w:instrText>ADDIN CSL_CITATION {"citationItems":[{"id":"ITEM-1","itemData":{"DOI":"10.21037/jovs.2017.10.10","ISBN":"2221-2965","ISSN":"22212965","PMID":"29780718","abstract":"Lateral pancreaticojejunostomy (LPJ), also known as the Puestow procedure, is a complex surgical procedure reserved for patients with refractory chronic pancreatitis (CP) and a dilated pancreatic duct. Traditionally, this operation is performed through an open incision, however, recent advancements in minimally invasive techniques have made it possible to perform the surgery using laparoscopic and robotic techniques with comparable safety. Though we do not have enough data yet to prove superiority of one over the other, the robotic approach appears to have an advantage over the laparoscopic technique in better visualization through 3-dimensional (3D) imaging and availability of wristed instruments for more precise actions, which may translate into superior outcomes. This paper is a description of our technique for robotic LPJ in patients with refractory CP. Important principles of patient selection, preoperative workup, surgical technique and post-operative management are discussed. A short video with a case presentation and highlights of the important steps of the surgery is included.","author":[{"dropping-particle":"","family":"Khan","given":"A S","non-dropping-particle":"","parse-names":false,"suffix":""},{"dropping-particle":"","family":"Siddiqui","given":"I","non-dropping-particle":"","parse-names":false,"suffix":""},{"dropping-particle":"","family":"Vrochides","given":"D","non-dropping-particle":"","parse-names":false,"suffix":""},{"dropping-particle":"","family":"Martinie","given":"J B","non-dropping-particle":"","parse-names":false,"suffix":""}],"container-title":"J Vis Surg","id":"ITEM-1","issued":{"date-parts":[["2018"]]},"title":"Robotic pancreas drainage procedure for chronic pancreatitis: robotic lateral pancreaticojejunostomy (Puestow procedure)","type":"article-journal"},"uris":["http://www.mendeley.com/documents/?uuid=48adde73-36b3-4d87-bba6-60b0f0d77a3f","http://www.mendeley.com/documents/?uuid=269768ec-0c8f-4f8f-b642-3ad971840ce8","http://www.mendeley.com/documents/?uuid=8048a2d0-1196-4ddd-8d8d-e8042209610b"]}],"mendeley":{"formattedCitation":"&lt;sup&gt;8&lt;/sup&gt;","plainTextFormattedCitation":"8","previouslyFormattedCitation":"&lt;sup&gt;8&lt;/sup&gt;"},"properties":{"noteIndex":0},"schema":"https://github.com/citation-style-language/schema/raw/master/csl-citation.json"}</w:instrText>
      </w:r>
      <w:r w:rsidR="00C00F12" w:rsidRPr="00D83314">
        <w:rPr>
          <w:rFonts w:cstheme="minorHAnsi"/>
          <w:lang w:val="en-US"/>
        </w:rPr>
        <w:fldChar w:fldCharType="separate"/>
      </w:r>
      <w:r w:rsidR="00AF6428" w:rsidRPr="00D83314">
        <w:rPr>
          <w:rFonts w:cstheme="minorHAnsi"/>
          <w:noProof/>
          <w:vertAlign w:val="superscript"/>
          <w:lang w:val="en-US"/>
        </w:rPr>
        <w:t>8</w:t>
      </w:r>
      <w:r w:rsidR="00C00F12" w:rsidRPr="00D83314">
        <w:rPr>
          <w:rFonts w:cstheme="minorHAnsi"/>
          <w:lang w:val="en-US"/>
        </w:rPr>
        <w:fldChar w:fldCharType="end"/>
      </w:r>
      <w:r w:rsidR="002C5928">
        <w:rPr>
          <w:rFonts w:cstheme="minorHAnsi"/>
          <w:lang w:val="en-US"/>
        </w:rPr>
        <w:t>.</w:t>
      </w:r>
      <w:r w:rsidR="00B619E4" w:rsidRPr="00D83314">
        <w:rPr>
          <w:rFonts w:cstheme="minorHAnsi"/>
          <w:lang w:val="en-US"/>
        </w:rPr>
        <w:t xml:space="preserve"> Decompressive techniques are preferred since they allow to preserve the pancreatic parenchyma</w:t>
      </w:r>
      <w:r w:rsidR="00237977" w:rsidRPr="00D83314">
        <w:rPr>
          <w:rFonts w:cstheme="minorHAnsi"/>
          <w:lang w:val="en-US"/>
        </w:rPr>
        <w:t>, hence they</w:t>
      </w:r>
      <w:r w:rsidRPr="00D83314">
        <w:rPr>
          <w:rFonts w:cstheme="minorHAnsi"/>
          <w:lang w:val="en-US"/>
        </w:rPr>
        <w:t xml:space="preserve"> </w:t>
      </w:r>
      <w:r w:rsidR="00B619E4" w:rsidRPr="00D83314">
        <w:rPr>
          <w:rFonts w:cstheme="minorHAnsi"/>
          <w:lang w:val="en-US"/>
        </w:rPr>
        <w:t xml:space="preserve">lower </w:t>
      </w:r>
      <w:r w:rsidR="00237977" w:rsidRPr="00D83314">
        <w:rPr>
          <w:rFonts w:cstheme="minorHAnsi"/>
          <w:lang w:val="en-US"/>
        </w:rPr>
        <w:t xml:space="preserve">the </w:t>
      </w:r>
      <w:r w:rsidR="00B619E4" w:rsidRPr="00D83314">
        <w:rPr>
          <w:rFonts w:cstheme="minorHAnsi"/>
          <w:lang w:val="en-US"/>
        </w:rPr>
        <w:t>risk of postoperative endocrine</w:t>
      </w:r>
      <w:r w:rsidR="003C12F8" w:rsidRPr="00D83314">
        <w:rPr>
          <w:rFonts w:cstheme="minorHAnsi"/>
          <w:lang w:val="en-US"/>
        </w:rPr>
        <w:t xml:space="preserve"> and </w:t>
      </w:r>
      <w:r w:rsidR="00B619E4" w:rsidRPr="00D83314">
        <w:rPr>
          <w:rFonts w:cstheme="minorHAnsi"/>
          <w:lang w:val="en-US"/>
        </w:rPr>
        <w:t>exocrine insufficiency</w:t>
      </w:r>
      <w:r w:rsidR="000048E5" w:rsidRPr="00D83314">
        <w:rPr>
          <w:rFonts w:cstheme="minorHAnsi"/>
          <w:lang w:val="en-US"/>
        </w:rPr>
        <w:fldChar w:fldCharType="begin" w:fldLock="1"/>
      </w:r>
      <w:r w:rsidR="00820265" w:rsidRPr="00D83314">
        <w:rPr>
          <w:rFonts w:cstheme="minorHAnsi"/>
          <w:lang w:val="en-US"/>
        </w:rPr>
        <w:instrText>ADDIN CSL_CITATION {"citationItems":[{"id":"ITEM-1","itemData":{"DOI":"10.1097/SLE.0b013e3182075111","ISSN":"15304515","PMID":"21304372","abstract":"Lateral pancreaticojejunostomy (LPJ) is a suitable procedure to treat unremitting abdominal pain of chronic pancreatitis (CP) in the presence of a markedly dilated pancreatic duct containing stones and when an inflammatory mass in the head of the gland is absent; this procedure is rarely performed laparoscopically.","author":[{"dropping-particle":"","family":"Khaled","given":"Yazan S.","non-dropping-particle":"","parse-names":false,"suffix":""},{"dropping-particle":"","family":"Ammori","given":"Mohannad B.","non-dropping-particle":"","parse-names":false,"suffix":""},{"dropping-particle":"","family":"Ammori","given":"Basil J.","non-dropping-particle":"","parse-names":false,"suffix":""}],"container-title":"Surgical Laparoscopy, Endoscopy and Percutaneous Techniques","id":"ITEM-1","issued":{"date-parts":[["2011"]]},"title":"Laparoscopic lateral pancreaticojejunostomy for chronic pancreatitis: A case report and review of the literature","type":"article-journal"},"uris":["http://www.mendeley.com/documents/?uuid=2c1f1c65-d64d-483e-a2bf-0ea02f5fc95e","http://www.mendeley.com/documents/?uuid=b9af7832-7487-4251-bc90-a10e2559b738","http://www.mendeley.com/documents/?uuid=c253eb96-6705-42f1-8088-a4cf41488701"]}],"mendeley":{"formattedCitation":"&lt;sup&gt;9&lt;/sup&gt;","plainTextFormattedCitation":"9","previouslyFormattedCitation":"&lt;sup&gt;9&lt;/sup&gt;"},"properties":{"noteIndex":0},"schema":"https://github.com/citation-style-language/schema/raw/master/csl-citation.json"}</w:instrText>
      </w:r>
      <w:r w:rsidR="000048E5" w:rsidRPr="00D83314">
        <w:rPr>
          <w:rFonts w:cstheme="minorHAnsi"/>
          <w:lang w:val="en-US"/>
        </w:rPr>
        <w:fldChar w:fldCharType="separate"/>
      </w:r>
      <w:r w:rsidR="00AF6428" w:rsidRPr="00D83314">
        <w:rPr>
          <w:rFonts w:cstheme="minorHAnsi"/>
          <w:noProof/>
          <w:vertAlign w:val="superscript"/>
          <w:lang w:val="en-US"/>
        </w:rPr>
        <w:t>9</w:t>
      </w:r>
      <w:r w:rsidR="000048E5" w:rsidRPr="00D83314">
        <w:rPr>
          <w:rFonts w:cstheme="minorHAnsi"/>
          <w:lang w:val="en-US"/>
        </w:rPr>
        <w:fldChar w:fldCharType="end"/>
      </w:r>
      <w:r w:rsidR="002C5928">
        <w:rPr>
          <w:rFonts w:cstheme="minorHAnsi"/>
          <w:lang w:val="en-US"/>
        </w:rPr>
        <w:t>.</w:t>
      </w:r>
      <w:r w:rsidR="006301DD" w:rsidRPr="00D83314">
        <w:rPr>
          <w:rFonts w:cstheme="minorHAnsi"/>
          <w:lang w:val="en-US"/>
        </w:rPr>
        <w:t xml:space="preserve"> </w:t>
      </w:r>
      <w:r w:rsidR="00C9775B" w:rsidRPr="00D83314">
        <w:rPr>
          <w:rFonts w:cstheme="minorHAnsi"/>
          <w:lang w:val="en-US"/>
        </w:rPr>
        <w:t>Longitudinal pancreatojejunostomy was fist described in 1958 by Puestow and Gilesby</w:t>
      </w:r>
      <w:r w:rsidR="00C9775B" w:rsidRPr="00D83314">
        <w:rPr>
          <w:rFonts w:cstheme="minorHAnsi"/>
          <w:lang w:val="en-US"/>
        </w:rPr>
        <w:fldChar w:fldCharType="begin" w:fldLock="1"/>
      </w:r>
      <w:r w:rsidR="00820265" w:rsidRPr="00D83314">
        <w:rPr>
          <w:rFonts w:cstheme="minorHAnsi"/>
          <w:lang w:val="en-US"/>
        </w:rPr>
        <w:instrText>ADDIN CSL_CITATION {"citationItems":[{"id":"ITEM-1","itemData":{"DOI":"10.1001/archsurg.1958.01280240056009","ISBN":"0096-6908 (Print)\\r0096-6908 (Linking)","ISSN":"23763566","PMID":"13532132","abstract":"The incidence of relapsing pancreatitis following recovery from acute pancreatitis has not clearly been determined. Thompson and Derrick,29in a study of 61 cases, found an incidence of recurrence of 64%. Collins and Owens6state that most patients who survive acute pancreatitis will not have subsequent attacks. Wilkinson and associates32state that between 7% and 15% of patients with acute pancreatitis developed other attacks. Numerous procedures have been advised for the relief of relapsing pancreatitis, none of them completely satisfactory. We should consider the disease as being primary in some cases and secondary in others.26The procedures that will be beneficial in secondary chronic relapsing pancreatitis are, in the main, not satisfactory for the primary type. The secondary type of chronic relapsing pancreatitis is exemplified by those cases in which stones are present in the ampulla of Vater or biliary tract disease is present. Adequate treatment","author":[{"dropping-particle":"","family":"Puestow","given":"Charles B.","non-dropping-particle":"","parse-names":false,"suffix":""},{"dropping-particle":"","family":"Gillesby","given":"William J.","non-dropping-particle":"","parse-names":false,"suffix":""}],"container-title":"A.M.A Archives of Surgery","id":"ITEM-1","issued":{"date-parts":[["1958"]]},"title":"Retrograde Surgical Drainage of Pancreas for Chronic Relapsing Pancreatitis","type":"article-journal"},"uris":["http://www.mendeley.com/documents/?uuid=a5fe19be-5934-43ce-a2dd-c9e7b816649a","http://www.mendeley.com/documents/?uuid=c446d7a8-6931-4c8b-a4b8-ae92ec8291b6","http://www.mendeley.com/documents/?uuid=4afe7106-92f2-4aa2-b5c2-fd742acda998"]}],"mendeley":{"formattedCitation":"&lt;sup&gt;10&lt;/sup&gt;","plainTextFormattedCitation":"10","previouslyFormattedCitation":"&lt;sup&gt;10&lt;/sup&gt;"},"properties":{"noteIndex":0},"schema":"https://github.com/citation-style-language/schema/raw/master/csl-citation.json"}</w:instrText>
      </w:r>
      <w:r w:rsidR="00C9775B" w:rsidRPr="00D83314">
        <w:rPr>
          <w:rFonts w:cstheme="minorHAnsi"/>
          <w:lang w:val="en-US"/>
        </w:rPr>
        <w:fldChar w:fldCharType="separate"/>
      </w:r>
      <w:r w:rsidR="00AF6428" w:rsidRPr="00D83314">
        <w:rPr>
          <w:rFonts w:cstheme="minorHAnsi"/>
          <w:noProof/>
          <w:vertAlign w:val="superscript"/>
          <w:lang w:val="en-US"/>
        </w:rPr>
        <w:t>10</w:t>
      </w:r>
      <w:r w:rsidR="00C9775B" w:rsidRPr="00D83314">
        <w:rPr>
          <w:rFonts w:cstheme="minorHAnsi"/>
          <w:lang w:val="en-US"/>
        </w:rPr>
        <w:fldChar w:fldCharType="end"/>
      </w:r>
      <w:r w:rsidR="00C9775B" w:rsidRPr="00D83314">
        <w:rPr>
          <w:rFonts w:cstheme="minorHAnsi"/>
          <w:lang w:val="en-US"/>
        </w:rPr>
        <w:t xml:space="preserve"> and is nowadays one of the most common surgical techniques to treat CP</w:t>
      </w:r>
      <w:r w:rsidR="00C9775B" w:rsidRPr="00D83314">
        <w:rPr>
          <w:rFonts w:cstheme="minorHAnsi"/>
          <w:lang w:val="en-US"/>
        </w:rPr>
        <w:fldChar w:fldCharType="begin" w:fldLock="1"/>
      </w:r>
      <w:r w:rsidR="00820265" w:rsidRPr="00D83314">
        <w:rPr>
          <w:rFonts w:cstheme="minorHAnsi"/>
          <w:lang w:val="en-US"/>
        </w:rPr>
        <w:instrText>ADDIN CSL_CITATION {"citationItems":[{"id":"ITEM-1","itemData":{"DOI":"10.1007/s11605-012-2101-5","ISBN":"1873-4626 (Electronic)\\r1091-255X (Linking)","ISSN":"1091255X","PMID":"23207685","abstract":"INTRODUCTION: The Puestow procedure, also called lateral pancreaticojejunostomy, has been the mainstay of surgical therapy for dilated duct chronic pancreatitis for decades.\\n\\nCONCLUSION: Principles that Puestow and Gillesby described in 1958 are pertinent to the modern conduct of this operation that is described with current practice guidelines.","author":[{"dropping-particle":"","family":"Adams","given":"David B.","non-dropping-particle":"","parse-names":false,"suffix":""}],"container-title":"Journal of Gastrointestinal Surgery","id":"ITEM-1","issued":{"date-parts":[["2013"]]},"title":"The Puestow Procedure: How I Do It","type":"article-journal"},"uris":["http://www.mendeley.com/documents/?uuid=1598ba9e-5101-450c-8ba7-23e2ffaaa9a7","http://www.mendeley.com/documents/?uuid=8dddcb76-4587-406e-9db8-663d1d5f0626","http://www.mendeley.com/documents/?uuid=90804f03-581b-4f31-bcd4-b53c8909a63c"]}],"mendeley":{"formattedCitation":"&lt;sup&gt;11&lt;/sup&gt;","plainTextFormattedCitation":"11","previouslyFormattedCitation":"&lt;sup&gt;11&lt;/sup&gt;"},"properties":{"noteIndex":0},"schema":"https://github.com/citation-style-language/schema/raw/master/csl-citation.json"}</w:instrText>
      </w:r>
      <w:r w:rsidR="00C9775B" w:rsidRPr="00D83314">
        <w:rPr>
          <w:rFonts w:cstheme="minorHAnsi"/>
          <w:lang w:val="en-US"/>
        </w:rPr>
        <w:fldChar w:fldCharType="separate"/>
      </w:r>
      <w:r w:rsidR="00AF6428" w:rsidRPr="00D83314">
        <w:rPr>
          <w:rFonts w:cstheme="minorHAnsi"/>
          <w:noProof/>
          <w:vertAlign w:val="superscript"/>
          <w:lang w:val="en-US"/>
        </w:rPr>
        <w:t>11</w:t>
      </w:r>
      <w:r w:rsidR="00C9775B" w:rsidRPr="00D83314">
        <w:rPr>
          <w:rFonts w:cstheme="minorHAnsi"/>
          <w:lang w:val="en-US"/>
        </w:rPr>
        <w:fldChar w:fldCharType="end"/>
      </w:r>
      <w:r w:rsidR="002C5928">
        <w:rPr>
          <w:rFonts w:cstheme="minorHAnsi"/>
          <w:lang w:val="en-US"/>
        </w:rPr>
        <w:t>.</w:t>
      </w:r>
    </w:p>
    <w:p w14:paraId="55B15EC4" w14:textId="77777777" w:rsidR="003A09D2" w:rsidRPr="00D83314" w:rsidRDefault="003A09D2" w:rsidP="005C4694">
      <w:pPr>
        <w:jc w:val="both"/>
        <w:rPr>
          <w:rFonts w:cstheme="minorHAnsi"/>
          <w:lang w:val="en-US"/>
        </w:rPr>
      </w:pPr>
    </w:p>
    <w:p w14:paraId="3D353FF8" w14:textId="5F62CE45" w:rsidR="000E61A9" w:rsidRDefault="00C9775B" w:rsidP="002C5928">
      <w:pPr>
        <w:jc w:val="both"/>
        <w:rPr>
          <w:rFonts w:cstheme="minorHAnsi"/>
          <w:lang w:val="en-US"/>
        </w:rPr>
      </w:pPr>
      <w:r w:rsidRPr="00D83314">
        <w:rPr>
          <w:rFonts w:cstheme="minorHAnsi"/>
          <w:lang w:val="en-US"/>
        </w:rPr>
        <w:t>The debate of the best surgical technique and surgical approach</w:t>
      </w:r>
      <w:r w:rsidR="00F21516" w:rsidRPr="00D83314">
        <w:rPr>
          <w:rFonts w:cstheme="minorHAnsi"/>
          <w:lang w:val="en-US"/>
        </w:rPr>
        <w:t xml:space="preserve">, </w:t>
      </w:r>
      <w:r w:rsidR="002C5928" w:rsidRPr="002C5928">
        <w:rPr>
          <w:rFonts w:cstheme="minorHAnsi"/>
          <w:lang w:val="en-US"/>
        </w:rPr>
        <w:t xml:space="preserve">i.e., </w:t>
      </w:r>
      <w:r w:rsidRPr="00D83314">
        <w:rPr>
          <w:rFonts w:cstheme="minorHAnsi"/>
          <w:lang w:val="en-US"/>
        </w:rPr>
        <w:t>open or minimally invasive</w:t>
      </w:r>
      <w:r w:rsidR="00F21516" w:rsidRPr="00D83314">
        <w:rPr>
          <w:rFonts w:cstheme="minorHAnsi"/>
          <w:lang w:val="en-US"/>
        </w:rPr>
        <w:t>,</w:t>
      </w:r>
      <w:r w:rsidRPr="00D83314">
        <w:rPr>
          <w:rFonts w:cstheme="minorHAnsi"/>
          <w:lang w:val="en-US"/>
        </w:rPr>
        <w:t xml:space="preserve"> is </w:t>
      </w:r>
      <w:r w:rsidR="00D85BA5" w:rsidRPr="00D83314">
        <w:rPr>
          <w:rFonts w:cstheme="minorHAnsi"/>
          <w:lang w:val="en-US"/>
        </w:rPr>
        <w:t>unresolved</w:t>
      </w:r>
      <w:r w:rsidRPr="00D83314">
        <w:rPr>
          <w:rFonts w:cstheme="minorHAnsi"/>
          <w:lang w:val="en-US"/>
        </w:rPr>
        <w:t xml:space="preserve">. </w:t>
      </w:r>
      <w:r w:rsidR="00A75F82" w:rsidRPr="00D83314">
        <w:rPr>
          <w:rFonts w:cstheme="minorHAnsi"/>
          <w:lang w:val="en-US"/>
        </w:rPr>
        <w:t xml:space="preserve">In the few reported series in literature, laparoscopic LPJ shows advantages regarding postoperative pain and length of </w:t>
      </w:r>
      <w:r w:rsidR="00F21516" w:rsidRPr="00D83314">
        <w:rPr>
          <w:rFonts w:cstheme="minorHAnsi"/>
          <w:lang w:val="en-US"/>
        </w:rPr>
        <w:t xml:space="preserve">hospital </w:t>
      </w:r>
      <w:r w:rsidR="00A75F82" w:rsidRPr="00D83314">
        <w:rPr>
          <w:rFonts w:cstheme="minorHAnsi"/>
          <w:lang w:val="en-US"/>
        </w:rPr>
        <w:t>stay</w:t>
      </w:r>
      <w:r w:rsidR="000E61A9" w:rsidRPr="00D83314">
        <w:rPr>
          <w:rFonts w:cstheme="minorHAnsi"/>
          <w:lang w:val="en-US"/>
        </w:rPr>
        <w:fldChar w:fldCharType="begin" w:fldLock="1"/>
      </w:r>
      <w:r w:rsidR="00820265" w:rsidRPr="00D83314">
        <w:rPr>
          <w:rFonts w:cstheme="minorHAnsi"/>
          <w:lang w:val="en-US"/>
        </w:rPr>
        <w:instrText>ADDIN CSL_CITATION {"citationItems":[{"id":"ITEM-1","itemData":{"DOI":"10.1097/SLE.0b013e3182075111","ISSN":"15304515","PMID":"21304372","abstract":"Lateral pancreaticojejunostomy (LPJ) is a suitable procedure to treat unremitting abdominal pain of chronic pancreatitis (CP) in the presence of a markedly dilated pancreatic duct containing stones and when an inflammatory mass in the head of the gland is absent; this procedure is rarely performed laparoscopically.","author":[{"dropping-particle":"","family":"Khaled","given":"Yazan S.","non-dropping-particle":"","parse-names":false,"suffix":""},{"dropping-particle":"","family":"Ammori","given":"Mohannad B.","non-dropping-particle":"","parse-names":false,"suffix":""},{"dropping-particle":"","family":"Ammori","given":"Basil J.","non-dropping-particle":"","parse-names":false,"suffix":""}],"container-title":"Surgical Laparoscopy, Endoscopy and Percutaneous Techniques","id":"ITEM-1","issued":{"date-parts":[["2011"]]},"title":"Laparoscopic lateral pancreaticojejunostomy for chronic pancreatitis: A case report and review of the literature","type":"article-journal"},"uris":["http://www.mendeley.com/documents/?uuid=c253eb96-6705-42f1-8088-a4cf41488701","http://www.mendeley.com/documents/?uuid=b9af7832-7487-4251-bc90-a10e2559b738","http://www.mendeley.com/documents/?uuid=2c1f1c65-d64d-483e-a2bf-0ea02f5fc95e"]}],"mendeley":{"formattedCitation":"&lt;sup&gt;9&lt;/sup&gt;","plainTextFormattedCitation":"9","previouslyFormattedCitation":"&lt;sup&gt;9&lt;/sup&gt;"},"properties":{"noteIndex":0},"schema":"https://github.com/citation-style-language/schema/raw/master/csl-citation.json"}</w:instrText>
      </w:r>
      <w:r w:rsidR="000E61A9" w:rsidRPr="00D83314">
        <w:rPr>
          <w:rFonts w:cstheme="minorHAnsi"/>
          <w:lang w:val="en-US"/>
        </w:rPr>
        <w:fldChar w:fldCharType="separate"/>
      </w:r>
      <w:r w:rsidR="00AF6428" w:rsidRPr="00D83314">
        <w:rPr>
          <w:rFonts w:cstheme="minorHAnsi"/>
          <w:noProof/>
          <w:vertAlign w:val="superscript"/>
          <w:lang w:val="en-US"/>
        </w:rPr>
        <w:t>9</w:t>
      </w:r>
      <w:r w:rsidR="000E61A9" w:rsidRPr="00D83314">
        <w:rPr>
          <w:rFonts w:cstheme="minorHAnsi"/>
          <w:lang w:val="en-US"/>
        </w:rPr>
        <w:fldChar w:fldCharType="end"/>
      </w:r>
      <w:r w:rsidR="002C5928">
        <w:rPr>
          <w:rFonts w:cstheme="minorHAnsi"/>
          <w:lang w:val="en-US"/>
        </w:rPr>
        <w:t>.</w:t>
      </w:r>
      <w:r w:rsidR="00A75F82" w:rsidRPr="00D83314">
        <w:rPr>
          <w:rFonts w:cstheme="minorHAnsi"/>
          <w:lang w:val="en-US"/>
        </w:rPr>
        <w:t xml:space="preserve"> </w:t>
      </w:r>
      <w:r w:rsidR="00D85BA5" w:rsidRPr="00D83314">
        <w:rPr>
          <w:rFonts w:cstheme="minorHAnsi"/>
          <w:lang w:val="en-US"/>
        </w:rPr>
        <w:t>Additionally</w:t>
      </w:r>
      <w:r w:rsidR="00A75F82" w:rsidRPr="00D83314">
        <w:rPr>
          <w:rFonts w:cstheme="minorHAnsi"/>
          <w:lang w:val="en-US"/>
        </w:rPr>
        <w:t xml:space="preserve">, robotic surgery </w:t>
      </w:r>
      <w:r w:rsidR="00D85BA5" w:rsidRPr="00D83314">
        <w:rPr>
          <w:rFonts w:cstheme="minorHAnsi"/>
          <w:lang w:val="en-US"/>
        </w:rPr>
        <w:t>augments the minimally invasive approach</w:t>
      </w:r>
      <w:r w:rsidR="00A75F82" w:rsidRPr="00D83314">
        <w:rPr>
          <w:rFonts w:cstheme="minorHAnsi"/>
          <w:lang w:val="en-US"/>
        </w:rPr>
        <w:t xml:space="preserve"> </w:t>
      </w:r>
      <w:r w:rsidR="00D85BA5" w:rsidRPr="00D83314">
        <w:rPr>
          <w:rFonts w:cstheme="minorHAnsi"/>
          <w:lang w:val="en-US"/>
        </w:rPr>
        <w:t xml:space="preserve">with </w:t>
      </w:r>
      <w:r w:rsidR="00A75F82" w:rsidRPr="00D83314">
        <w:rPr>
          <w:rFonts w:cstheme="minorHAnsi"/>
          <w:lang w:val="en-US"/>
        </w:rPr>
        <w:t>enhanced optic</w:t>
      </w:r>
      <w:r w:rsidR="00D85BA5" w:rsidRPr="00D83314">
        <w:rPr>
          <w:rFonts w:cstheme="minorHAnsi"/>
          <w:lang w:val="en-US"/>
        </w:rPr>
        <w:t>s</w:t>
      </w:r>
      <w:r w:rsidR="00A75F82" w:rsidRPr="00D83314">
        <w:rPr>
          <w:rFonts w:cstheme="minorHAnsi"/>
          <w:lang w:val="en-US"/>
        </w:rPr>
        <w:t xml:space="preserve"> (</w:t>
      </w:r>
      <w:r w:rsidR="0028077D">
        <w:rPr>
          <w:rFonts w:cstheme="minorHAnsi"/>
          <w:lang w:val="en-US"/>
        </w:rPr>
        <w:t>three-dimensional</w:t>
      </w:r>
      <w:r w:rsidR="00A75F82" w:rsidRPr="00D83314">
        <w:rPr>
          <w:rFonts w:cstheme="minorHAnsi"/>
          <w:lang w:val="en-US"/>
        </w:rPr>
        <w:t xml:space="preserve"> vision) and </w:t>
      </w:r>
      <w:r w:rsidR="00D85BA5" w:rsidRPr="00D83314">
        <w:rPr>
          <w:rFonts w:cstheme="minorHAnsi"/>
          <w:lang w:val="en-US"/>
        </w:rPr>
        <w:t xml:space="preserve">extended </w:t>
      </w:r>
      <w:r w:rsidR="00A75F82" w:rsidRPr="00D83314">
        <w:rPr>
          <w:rFonts w:cstheme="minorHAnsi"/>
          <w:lang w:val="en-US"/>
        </w:rPr>
        <w:t>degrees of freedom in the articulated instruments</w:t>
      </w:r>
      <w:r w:rsidR="00F21516" w:rsidRPr="00D83314">
        <w:rPr>
          <w:rFonts w:cstheme="minorHAnsi"/>
          <w:lang w:val="en-US"/>
        </w:rPr>
        <w:t>.</w:t>
      </w:r>
      <w:r w:rsidR="00A75F82" w:rsidRPr="00D83314">
        <w:rPr>
          <w:rFonts w:cstheme="minorHAnsi"/>
          <w:lang w:val="en-US"/>
        </w:rPr>
        <w:t xml:space="preserve"> </w:t>
      </w:r>
      <w:r w:rsidR="00F21516" w:rsidRPr="00D83314">
        <w:rPr>
          <w:rFonts w:cstheme="minorHAnsi"/>
          <w:lang w:val="en-US"/>
        </w:rPr>
        <w:t xml:space="preserve">This </w:t>
      </w:r>
      <w:r w:rsidR="00A75F82" w:rsidRPr="00D83314">
        <w:rPr>
          <w:rFonts w:cstheme="minorHAnsi"/>
          <w:lang w:val="en-US"/>
        </w:rPr>
        <w:t>allow</w:t>
      </w:r>
      <w:r w:rsidR="00F21516" w:rsidRPr="00D83314">
        <w:rPr>
          <w:rFonts w:cstheme="minorHAnsi"/>
          <w:lang w:val="en-US"/>
        </w:rPr>
        <w:t>s</w:t>
      </w:r>
      <w:r w:rsidR="00A75F82" w:rsidRPr="00D83314">
        <w:rPr>
          <w:rFonts w:cstheme="minorHAnsi"/>
          <w:lang w:val="en-US"/>
        </w:rPr>
        <w:t xml:space="preserve"> </w:t>
      </w:r>
      <w:r w:rsidR="00F21516" w:rsidRPr="00D83314">
        <w:rPr>
          <w:rFonts w:cstheme="minorHAnsi"/>
          <w:lang w:val="en-US"/>
        </w:rPr>
        <w:t xml:space="preserve">for </w:t>
      </w:r>
      <w:r w:rsidR="00A75F82" w:rsidRPr="00D83314">
        <w:rPr>
          <w:rFonts w:cstheme="minorHAnsi"/>
          <w:lang w:val="en-US"/>
        </w:rPr>
        <w:t>very precise movements during</w:t>
      </w:r>
      <w:r w:rsidR="003A29BA" w:rsidRPr="00D83314">
        <w:rPr>
          <w:rFonts w:cstheme="minorHAnsi"/>
          <w:lang w:val="en-US"/>
        </w:rPr>
        <w:t xml:space="preserve"> suturing for pancreatic bleeding and</w:t>
      </w:r>
      <w:r w:rsidR="00A75F82" w:rsidRPr="00D83314">
        <w:rPr>
          <w:rFonts w:cstheme="minorHAnsi"/>
          <w:lang w:val="en-US"/>
        </w:rPr>
        <w:t xml:space="preserve"> the reconstruction </w:t>
      </w:r>
      <w:r w:rsidR="00452EF3" w:rsidRPr="00D83314">
        <w:rPr>
          <w:rFonts w:cstheme="minorHAnsi"/>
          <w:lang w:val="en-US"/>
        </w:rPr>
        <w:t>ph</w:t>
      </w:r>
      <w:r w:rsidR="00A75F82" w:rsidRPr="00D83314">
        <w:rPr>
          <w:rFonts w:cstheme="minorHAnsi"/>
          <w:lang w:val="en-US"/>
        </w:rPr>
        <w:t>a</w:t>
      </w:r>
      <w:r w:rsidR="006B550A" w:rsidRPr="00D83314">
        <w:rPr>
          <w:rFonts w:cstheme="minorHAnsi"/>
          <w:lang w:val="en-US"/>
        </w:rPr>
        <w:t>s</w:t>
      </w:r>
      <w:r w:rsidR="00A75F82" w:rsidRPr="00D83314">
        <w:rPr>
          <w:rFonts w:cstheme="minorHAnsi"/>
          <w:lang w:val="en-US"/>
        </w:rPr>
        <w:t>e of the operation</w:t>
      </w:r>
      <w:r w:rsidR="00A75F82" w:rsidRPr="00D83314">
        <w:rPr>
          <w:rFonts w:cstheme="minorHAnsi"/>
          <w:lang w:val="en-US"/>
        </w:rPr>
        <w:fldChar w:fldCharType="begin" w:fldLock="1"/>
      </w:r>
      <w:r w:rsidR="00820265" w:rsidRPr="00D83314">
        <w:rPr>
          <w:rFonts w:cstheme="minorHAnsi"/>
          <w:lang w:val="en-US"/>
        </w:rPr>
        <w:instrText>ADDIN CSL_CITATION {"citationItems":[{"id":"ITEM-1","itemData":{"DOI":"10.1007/s11605-011-1495-9","ISBN":"1160501114","ISSN":"1091255X","PMID":"21584825","author":[{"dropping-particle":"","family":"Eid","given":"George Michel","non-dropping-particle":"","parse-names":false,"suffix":""},{"dropping-particle":"","family":"Entabi","given":"Fateh","non-dropping-particle":"","parse-names":false,"suffix":""},{"dropping-particle":"","family":"Watson","given":"Andrew R.","non-dropping-particle":"","parse-names":false,"suffix":""},{"dropping-particle":"","family":"Zuckerbraun","given":"Brian S.","non-dropping-particle":"","parse-names":false,"suffix":""},{"dropping-particle":"","family":"Wilson","given":"Mark A.","non-dropping-particle":"","parse-names":false,"suffix":""}],"container-title":"Journal of Gastrointestinal Surgery","id":"ITEM-1","issue":"7","issued":{"date-parts":[["2011"]]},"page":"1243","title":"Robotic-Assisted Laparoscopic Side-to-Side Lateral Pancreaticojejunostomy","type":"article-journal","volume":"15"},"uris":["http://www.mendeley.com/documents/?uuid=b9b7b086-2246-4494-92dc-63943d268ea8","http://www.mendeley.com/documents/?uuid=8c1df5cc-928b-4cc3-8a66-92d9bdfa02da","http://www.mendeley.com/documents/?uuid=f811d7f8-cf28-491e-9dce-e935344a2b98"]},{"id":"ITEM-2","itemData":{"DOI":"10.1007/s11605-016-3204-1","ISBN":"1091-255x","ISSN":"1091255X","PMID":"27412319","abstract":"INTRODUCTION: Laparoscopic and robotic surgery of the pancreas has only recently  emerged as viable treatment options for benign and malignant disease. This review seeks to evaluate the current body of evidence on these approaches to pancreaticoduodenectomy and distal pancreatectomy. METHODS: A systematic review of large published series was performed utilizing the PubMed search engine. RESULTS: Based on these reports, both the laparoscopic and robotic techniques for these complex procedures appear to be safe and effective, if performed by high volume experienced pancreatic surgeons. The advantages of each approach are highlighted, emphasizing the data available on the learning curve and potential dissemination. CONCLUSIONS: Both minimally invasive approaches to pancreatic resection are safe and feasible.","author":[{"dropping-particle":"","family":"Wright","given":"G. Paul","non-dropping-particle":"","parse-names":false,"suffix":""},{"dropping-particle":"","family":"Zureikat","given":"Amer H.","non-dropping-particle":"","parse-names":false,"suffix":""}],"container-title":"Journal of Gastrointestinal Surgery","id":"ITEM-2","issued":{"date-parts":[["2016"]]},"title":"Development of Minimally Invasive Pancreatic Surgery: an Evidence-Based Systematic Review of Laparoscopic Versus Robotic Approaches","type":"article-journal"},"uris":["http://www.mendeley.com/documents/?uuid=e9bd90cf-011c-4cbe-ba51-c5b3c07f84eb","http://www.mendeley.com/documents/?uuid=900e1fd5-4850-4f5f-9231-d0c0c70dc121","http://www.mendeley.com/documents/?uuid=9ac4e2d7-df0a-48a7-a7a5-7493cb65549c"]},{"id":"ITEM-3","itemData":{"DOI":"10.1007/s11605-015-3053-3","ISBN":"1873-4626","ISSN":"1091255X","PMID":"26691145","abstract":"We describe our laparoscopic longitudinal pancreaticojejunostomy (LPJ) technique using barbed sutures to manage a pancreatic duct obstruction. We performed laparoscopic longitudinal anterior pancreaticojejunostomy using barbed sutures (3-0 absorbable wound closure device, V-Loc™, Covidien, Minneapolis, MN, USA) in 11 patients who presented with signs of a pancreas ductal obstruction and chronic pancreatitis. The surgical outcomes and follow-up records at the outpatient department were reviewed, and the effectiveness and feasibility of this method were analyzed. Mean patient age was 54.4 ± 9.5 years, and pancreatic duct stones were removed from all patients without conversion to laparotomy. Overall operative time was 200.7 ± 56.4 min, and estimated blood loss was 42.2 ± 11.2 ml. No pancreatic anastomosis leakage or postoperative bleeding was detected. Mean length of hospital stay was 6.5 ± 0.8 days, and mean time to start a soft diet was 4.8 ± 0.7 days. No patient complained of postoperative abdominal pain, and all patients recovered without significant complications or relapse of pancreatitis. The follow-up period was 4-21 months. Our new laparoscopic longitudinal anterior pancreaticojejunostomy technique (Puestow procedure) using barbed sutures is a potentially efficient and minimally invasive procedure for patients who suffer from pancreatic duct obstruction and chronic pancreatitis.","author":[{"dropping-particle":"","family":"Kim","given":"Eun Young","non-dropping-particle":"","parse-names":false,"suffix":""},{"dropping-particle":"","family":"Hong","given":"Tae Ho","non-dropping-particle":"","parse-names":false,"suffix":""}],"container-title":"Journal of Gastrointestinal Surgery","id":"ITEM-3","issued":{"date-parts":[["2016"]]},"title":"Laparoscopic Longitudinal Pancreaticojejunostomy Using Barbed Sutures: an Efficient and Secure Solution for Pancreatic Duct Obstructions in Patients with Chronic Pancreatitis","type":"article-journal"},"uris":["http://www.mendeley.com/documents/?uuid=c2b92b50-7dc8-4f4b-a33e-73d8022318ba","http://www.mendeley.com/documents/?uuid=29a804bc-f7ff-444d-aada-6275825426b8","http://www.mendeley.com/documents/?uuid=2d389fa9-eaba-49e5-b88f-b68ac879bc82"]},{"id":"ITEM-4","itemData":{"DOI":"10.1097/SLE.0b013e3182075111","ISSN":"15304515","PMID":"21304372","abstract":"Lateral pancreaticojejunostomy (LPJ) is a suitable procedure to treat unremitting abdominal pain of chronic pancreatitis (CP) in the presence of a markedly dilated pancreatic duct containing stones and when an inflammatory mass in the head of the gland is absent; this procedure is rarely performed laparoscopically.","author":[{"dropping-particle":"","family":"Khaled","given":"Yazan S.","non-dropping-particle":"","parse-names":false,"suffix":""},{"dropping-particle":"","family":"Ammori","given":"Mohannad B.","non-dropping-particle":"","parse-names":false,"suffix":""},{"dropping-particle":"","family":"Ammori","given":"Basil J.","non-dropping-particle":"","parse-names":false,"suffix":""}],"container-title":"Surgical Laparoscopy, Endoscopy and Percutaneous Techniques","id":"ITEM-4","issued":{"date-parts":[["2011"]]},"title":"Laparoscopic lateral pancreaticojejunostomy for chronic pancreatitis: A case report and review of the literature","type":"article-journal"},"uris":["http://www.mendeley.com/documents/?uuid=c253eb96-6705-42f1-8088-a4cf41488701","http://www.mendeley.com/documents/?uuid=b9af7832-7487-4251-bc90-a10e2559b738","http://www.mendeley.com/documents/?uuid=2c1f1c65-d64d-483e-a2bf-0ea02f5fc95e","http://www.mendeley.com/documents/?uuid=273efe5c-5257-4936-925e-ec5f4a1dafd2","http://www.mendeley.com/documents/?uuid=583d8638-1643-4053-bebc-170ef2370f1e"]},{"id":"ITEM-5","itemData":{"DOI":"10.1016/j.jpedsurg.2011.03.003","ISBN":"1531-5037 (Electronic)\\r0022-3468 (Linking)","ISSN":"00223468","PMID":"21683190","abstract":"A lateral pancreaticojejunostomy (LPJ), also known as the Puestow procedure, is a complex procedure performed for chronic pancreatitis when the pancreatic duct is dilated and unable to drain properly. Traditionally, these procedures are performed with open surgery. A minimally invasive approach to the LPJ using rigid handheld nonarticulating instruments is tedious and rarely performed. In fact, there are no prior laparoscopic case reports for LPJ in children and only a small handful of cases in the adult literature. This lack of laparoscopic information may be an indication of the difficulty in performing this complex operation with nonarticulating laparoscopic instruments. The advantages of robotic surgery may help overcome these difficulties. We present the first robotic LPJ ever reported in a 14-year-old child with idiopathic chronic pancreatitis. This case demonstrates the utility of this advanced surgical technology and may lead to a new minimally invasive option for both adults and children with chronic pancreatitis requiring surgical intervention. © 2011 Elsevier Inc. All rights reserved.","author":[{"dropping-particle":"","family":"Meehan","given":"John J.","non-dropping-particle":"","parse-names":false,"suffix":""},{"dropping-particle":"","family":"Sawin","given":"Robert","non-dropping-particle":"","parse-names":false,"suffix":""}],"container-title":"Journal of Pediatric Surgery","id":"ITEM-5","issued":{"date-parts":[["2011"]]},"title":"Robotic lateral pancreaticojejunostomy (Puestow)","type":"article-journal"},"uris":["http://www.mendeley.com/documents/?uuid=6f2f73ff-62b9-4a5d-929d-5e1a35c2f5ca","http://www.mendeley.com/documents/?uuid=d4f717b1-9765-4fdc-9c8e-4fe06076ff92","http://www.mendeley.com/documents/?uuid=d866ec41-228b-429b-8421-8b5be52cb1c2","http://www.mendeley.com/documents/?uuid=4d2653e6-faab-4ed8-bdbe-582f3737ab7d","http://www.mendeley.com/documents/?uuid=75b0ced1-33d4-472d-9039-5ac626ed9a0a"]}],"mendeley":{"formattedCitation":"&lt;sup&gt;5,7,9,12,13&lt;/sup&gt;","plainTextFormattedCitation":"5,7,9,12,13","previouslyFormattedCitation":"&lt;sup&gt;5,7,9,12,13&lt;/sup&gt;"},"properties":{"noteIndex":0},"schema":"https://github.com/citation-style-language/schema/raw/master/csl-citation.json"}</w:instrText>
      </w:r>
      <w:r w:rsidR="00A75F82" w:rsidRPr="00D83314">
        <w:rPr>
          <w:rFonts w:cstheme="minorHAnsi"/>
          <w:lang w:val="en-US"/>
        </w:rPr>
        <w:fldChar w:fldCharType="separate"/>
      </w:r>
      <w:r w:rsidR="00AF6428" w:rsidRPr="00D83314">
        <w:rPr>
          <w:rFonts w:cstheme="minorHAnsi"/>
          <w:noProof/>
          <w:vertAlign w:val="superscript"/>
          <w:lang w:val="en-US"/>
        </w:rPr>
        <w:t>5,7,9,12,13</w:t>
      </w:r>
      <w:r w:rsidR="00A75F82" w:rsidRPr="00D83314">
        <w:rPr>
          <w:rFonts w:cstheme="minorHAnsi"/>
          <w:lang w:val="en-US"/>
        </w:rPr>
        <w:fldChar w:fldCharType="end"/>
      </w:r>
      <w:r w:rsidR="002C5928">
        <w:rPr>
          <w:rFonts w:cstheme="minorHAnsi"/>
          <w:lang w:val="en-US"/>
        </w:rPr>
        <w:t xml:space="preserve">. </w:t>
      </w:r>
    </w:p>
    <w:p w14:paraId="47ABED32" w14:textId="77777777" w:rsidR="002C5928" w:rsidRPr="00D83314" w:rsidRDefault="002C5928" w:rsidP="005C4694">
      <w:pPr>
        <w:jc w:val="both"/>
        <w:rPr>
          <w:rFonts w:cstheme="minorHAnsi"/>
          <w:lang w:val="en-US"/>
        </w:rPr>
      </w:pPr>
    </w:p>
    <w:p w14:paraId="23F0B57F" w14:textId="6F8E1328" w:rsidR="00EB64F3" w:rsidRPr="00D83314" w:rsidRDefault="002C5928" w:rsidP="005C4694">
      <w:pPr>
        <w:jc w:val="both"/>
        <w:rPr>
          <w:rFonts w:cstheme="minorHAnsi"/>
          <w:lang w:val="en-US"/>
        </w:rPr>
      </w:pPr>
      <w:r w:rsidRPr="00D83314">
        <w:rPr>
          <w:rFonts w:cstheme="minorHAnsi"/>
          <w:lang w:val="en-US"/>
        </w:rPr>
        <w:t>Here, we describe our robotic technique of LPJ which involves transection of the gastroduodenal artery.</w:t>
      </w:r>
      <w:r>
        <w:rPr>
          <w:rFonts w:cstheme="minorHAnsi"/>
          <w:lang w:val="en-US"/>
        </w:rPr>
        <w:t xml:space="preserve"> </w:t>
      </w:r>
      <w:r w:rsidR="00D85BA5" w:rsidRPr="00D83314">
        <w:rPr>
          <w:rFonts w:cstheme="minorHAnsi"/>
          <w:lang w:val="en-US"/>
        </w:rPr>
        <w:t>Patients</w:t>
      </w:r>
      <w:r w:rsidR="003A1F87" w:rsidRPr="00D83314">
        <w:rPr>
          <w:rFonts w:cstheme="minorHAnsi"/>
          <w:lang w:val="en-US"/>
        </w:rPr>
        <w:t xml:space="preserve"> are selected </w:t>
      </w:r>
      <w:proofErr w:type="gramStart"/>
      <w:r w:rsidR="003A1F87" w:rsidRPr="00D83314">
        <w:rPr>
          <w:rFonts w:cstheme="minorHAnsi"/>
          <w:lang w:val="en-US"/>
        </w:rPr>
        <w:t>on the basis of</w:t>
      </w:r>
      <w:proofErr w:type="gramEnd"/>
      <w:r w:rsidR="003A1F87" w:rsidRPr="00D83314">
        <w:rPr>
          <w:rFonts w:cstheme="minorHAnsi"/>
          <w:lang w:val="en-US"/>
        </w:rPr>
        <w:t xml:space="preserve"> symptoms related to CP (</w:t>
      </w:r>
      <w:r w:rsidR="00DC5D15" w:rsidRPr="00D83314">
        <w:rPr>
          <w:rFonts w:cstheme="minorHAnsi"/>
          <w:lang w:val="en-US"/>
        </w:rPr>
        <w:t xml:space="preserve">mostly </w:t>
      </w:r>
      <w:r w:rsidR="00D01A2A" w:rsidRPr="00D83314">
        <w:rPr>
          <w:rFonts w:cstheme="minorHAnsi"/>
          <w:lang w:val="en-US"/>
        </w:rPr>
        <w:t xml:space="preserve">continuous </w:t>
      </w:r>
      <w:r w:rsidR="003A1F87" w:rsidRPr="00D83314">
        <w:rPr>
          <w:rFonts w:cstheme="minorHAnsi"/>
          <w:lang w:val="en-US"/>
        </w:rPr>
        <w:t>pain)</w:t>
      </w:r>
      <w:r w:rsidR="003A09D2" w:rsidRPr="00D83314">
        <w:rPr>
          <w:rFonts w:cstheme="minorHAnsi"/>
          <w:lang w:val="en-US"/>
        </w:rPr>
        <w:t>,</w:t>
      </w:r>
      <w:r w:rsidR="00DE7ED9" w:rsidRPr="00D83314">
        <w:rPr>
          <w:rFonts w:cstheme="minorHAnsi"/>
          <w:lang w:val="en-US"/>
        </w:rPr>
        <w:t xml:space="preserve"> and </w:t>
      </w:r>
      <w:r w:rsidR="00DC5D15" w:rsidRPr="00D83314">
        <w:rPr>
          <w:rFonts w:cstheme="minorHAnsi"/>
          <w:lang w:val="en-US"/>
        </w:rPr>
        <w:t xml:space="preserve">dilatation of </w:t>
      </w:r>
      <w:r w:rsidR="0007579E" w:rsidRPr="00D83314">
        <w:rPr>
          <w:rFonts w:cstheme="minorHAnsi"/>
          <w:lang w:val="en-US"/>
        </w:rPr>
        <w:t>main pancreatic duct (M</w:t>
      </w:r>
      <w:r w:rsidR="00DE7ED9" w:rsidRPr="00D83314">
        <w:rPr>
          <w:rFonts w:cstheme="minorHAnsi"/>
          <w:lang w:val="en-US"/>
        </w:rPr>
        <w:t>P</w:t>
      </w:r>
      <w:r w:rsidR="0007579E" w:rsidRPr="00D83314">
        <w:rPr>
          <w:rFonts w:cstheme="minorHAnsi"/>
          <w:lang w:val="en-US"/>
        </w:rPr>
        <w:t>D</w:t>
      </w:r>
      <w:r w:rsidR="00DE7ED9" w:rsidRPr="00D83314">
        <w:rPr>
          <w:rFonts w:cstheme="minorHAnsi"/>
          <w:lang w:val="en-US"/>
        </w:rPr>
        <w:t xml:space="preserve">) </w:t>
      </w:r>
      <w:r w:rsidR="00F21516" w:rsidRPr="00D83314">
        <w:rPr>
          <w:rFonts w:cstheme="minorHAnsi"/>
          <w:lang w:val="en-US"/>
        </w:rPr>
        <w:t xml:space="preserve">on preoperative imaging </w:t>
      </w:r>
      <w:r w:rsidR="00DC5D15" w:rsidRPr="00D83314">
        <w:rPr>
          <w:rFonts w:cstheme="minorHAnsi"/>
          <w:lang w:val="en-US"/>
        </w:rPr>
        <w:t>of at least 5</w:t>
      </w:r>
      <w:r w:rsidR="00BD59EB" w:rsidRPr="00D83314">
        <w:rPr>
          <w:rFonts w:cstheme="minorHAnsi"/>
          <w:lang w:val="en-US"/>
        </w:rPr>
        <w:t xml:space="preserve"> </w:t>
      </w:r>
      <w:r w:rsidR="00DC5D15" w:rsidRPr="00D83314">
        <w:rPr>
          <w:rFonts w:cstheme="minorHAnsi"/>
          <w:lang w:val="en-US"/>
        </w:rPr>
        <w:t>mm</w:t>
      </w:r>
      <w:r w:rsidR="00294B88" w:rsidRPr="00D83314">
        <w:rPr>
          <w:rFonts w:cstheme="minorHAnsi"/>
          <w:lang w:val="en-US"/>
        </w:rPr>
        <w:t xml:space="preserve">. </w:t>
      </w:r>
      <w:r w:rsidR="000E61A9" w:rsidRPr="00D83314">
        <w:rPr>
          <w:rFonts w:cstheme="minorHAnsi"/>
          <w:lang w:val="en-US"/>
        </w:rPr>
        <w:t>A c</w:t>
      </w:r>
      <w:r w:rsidR="00DE1950" w:rsidRPr="00D83314">
        <w:rPr>
          <w:rFonts w:cstheme="minorHAnsi"/>
          <w:lang w:val="en-US"/>
        </w:rPr>
        <w:t xml:space="preserve">ontrast-enhanced computed tomography </w:t>
      </w:r>
      <w:r w:rsidR="00E714E8" w:rsidRPr="00D83314">
        <w:rPr>
          <w:rFonts w:cstheme="minorHAnsi"/>
          <w:lang w:val="en-US"/>
        </w:rPr>
        <w:t xml:space="preserve">(CT) </w:t>
      </w:r>
      <w:r w:rsidR="00DE1950" w:rsidRPr="00D83314">
        <w:rPr>
          <w:rFonts w:cstheme="minorHAnsi"/>
          <w:lang w:val="en-US"/>
        </w:rPr>
        <w:t xml:space="preserve">scan is obtained </w:t>
      </w:r>
      <w:r w:rsidR="0093113A" w:rsidRPr="00D83314">
        <w:rPr>
          <w:rFonts w:cstheme="minorHAnsi"/>
          <w:lang w:val="en-US"/>
        </w:rPr>
        <w:t>to confirm the diagnosis</w:t>
      </w:r>
      <w:r w:rsidR="00DC5D15" w:rsidRPr="00D83314">
        <w:rPr>
          <w:rFonts w:cstheme="minorHAnsi"/>
          <w:lang w:val="en-US"/>
        </w:rPr>
        <w:t xml:space="preserve"> and to</w:t>
      </w:r>
      <w:r w:rsidR="00AB5F3B" w:rsidRPr="00D83314">
        <w:rPr>
          <w:rFonts w:cstheme="minorHAnsi"/>
          <w:lang w:val="en-US"/>
        </w:rPr>
        <w:t xml:space="preserve"> </w:t>
      </w:r>
      <w:r w:rsidR="0093113A" w:rsidRPr="00D83314">
        <w:rPr>
          <w:rFonts w:cstheme="minorHAnsi"/>
          <w:lang w:val="en-US"/>
        </w:rPr>
        <w:t xml:space="preserve">exclude any </w:t>
      </w:r>
      <w:r w:rsidR="0057611B" w:rsidRPr="00D83314">
        <w:rPr>
          <w:rFonts w:cstheme="minorHAnsi"/>
          <w:lang w:val="en-US"/>
        </w:rPr>
        <w:t xml:space="preserve">neoplastic disease, </w:t>
      </w:r>
      <w:r w:rsidR="00222242" w:rsidRPr="00D83314">
        <w:rPr>
          <w:rFonts w:cstheme="minorHAnsi"/>
          <w:lang w:val="en-US"/>
        </w:rPr>
        <w:t>distal biliary duct strictures, the presence of active acute pancreatitis (peripancreatic fluid</w:t>
      </w:r>
      <w:r w:rsidR="00BD59EB" w:rsidRPr="00D83314">
        <w:rPr>
          <w:rFonts w:cstheme="minorHAnsi"/>
          <w:lang w:val="en-US"/>
        </w:rPr>
        <w:t xml:space="preserve"> and</w:t>
      </w:r>
      <w:r w:rsidR="00222242" w:rsidRPr="00D83314">
        <w:rPr>
          <w:rFonts w:cstheme="minorHAnsi"/>
          <w:lang w:val="en-US"/>
        </w:rPr>
        <w:t xml:space="preserve"> alteration in pancreatic parenchyma texture)</w:t>
      </w:r>
      <w:r w:rsidR="00AB5F3B" w:rsidRPr="00D83314">
        <w:rPr>
          <w:rFonts w:cstheme="minorHAnsi"/>
          <w:lang w:val="en-US"/>
        </w:rPr>
        <w:t>,</w:t>
      </w:r>
      <w:r w:rsidR="00222242" w:rsidRPr="00D83314">
        <w:rPr>
          <w:rFonts w:cstheme="minorHAnsi"/>
          <w:lang w:val="en-US"/>
        </w:rPr>
        <w:t xml:space="preserve"> and </w:t>
      </w:r>
      <w:r w:rsidR="00AB5F3B" w:rsidRPr="00D83314">
        <w:rPr>
          <w:rFonts w:cstheme="minorHAnsi"/>
          <w:lang w:val="en-US"/>
        </w:rPr>
        <w:t xml:space="preserve">to </w:t>
      </w:r>
      <w:r w:rsidR="0057611B" w:rsidRPr="00D83314">
        <w:rPr>
          <w:rFonts w:cstheme="minorHAnsi"/>
          <w:lang w:val="en-US"/>
        </w:rPr>
        <w:t xml:space="preserve">measure the dilatation and the extension of the MPD dilatation. </w:t>
      </w:r>
      <w:r w:rsidR="00A41C8F" w:rsidRPr="00D83314">
        <w:rPr>
          <w:rFonts w:cstheme="minorHAnsi"/>
          <w:lang w:val="en-US"/>
        </w:rPr>
        <w:t xml:space="preserve">After these considerations, if the patient is deemed suitable for robotic LPJ, </w:t>
      </w:r>
      <w:r w:rsidR="003C6F63" w:rsidRPr="00D83314">
        <w:rPr>
          <w:rFonts w:cstheme="minorHAnsi"/>
          <w:lang w:val="en-US"/>
        </w:rPr>
        <w:t xml:space="preserve">schedule </w:t>
      </w:r>
      <w:r w:rsidR="00A41C8F" w:rsidRPr="00D83314">
        <w:rPr>
          <w:rFonts w:cstheme="minorHAnsi"/>
          <w:lang w:val="en-US"/>
        </w:rPr>
        <w:t xml:space="preserve">a preoperative </w:t>
      </w:r>
      <w:r w:rsidR="00E714E8" w:rsidRPr="00D83314">
        <w:rPr>
          <w:rFonts w:cstheme="minorHAnsi"/>
          <w:lang w:val="en-US"/>
        </w:rPr>
        <w:t xml:space="preserve">anesthesiology </w:t>
      </w:r>
      <w:r w:rsidR="00A41C8F" w:rsidRPr="00D83314">
        <w:rPr>
          <w:rFonts w:cstheme="minorHAnsi"/>
          <w:lang w:val="en-US"/>
        </w:rPr>
        <w:t>evaluation</w:t>
      </w:r>
      <w:r w:rsidR="00AF6428" w:rsidRPr="00D83314">
        <w:rPr>
          <w:rFonts w:cstheme="minorHAnsi"/>
          <w:vertAlign w:val="superscript"/>
          <w:lang w:val="en-US"/>
        </w:rPr>
        <w:fldChar w:fldCharType="begin" w:fldLock="1"/>
      </w:r>
      <w:r w:rsidR="00820265" w:rsidRPr="00D83314">
        <w:rPr>
          <w:rFonts w:cstheme="minorHAnsi"/>
          <w:vertAlign w:val="superscript"/>
          <w:lang w:val="en-US"/>
        </w:rPr>
        <w:instrText>ADDIN CSL_CITATION {"citationItems":[{"id":"ITEM-1","itemData":{"DOI":"10.1111/hpb.12173","ISBN":"1477-2574 (Electronic)\\r1365-182X (Linking)","ISSN":"14772574","PMID":"24033614","abstract":"BACKGROUND: Longlasting and unbearable pain is the most common and striking symptom of chronic pancreatitis. Accordingly, pain relief and improvement in patients' quality of life are the primary goals in the treatment of this disease. This systematic review aims to summarize the available data on treatment options.\\n\\nMETHODS: A systematic search of MEDLINE/PubMed and the Cochrane Library was performed according to the PRISMA statement for reporting systematic reviews and meta-analysis. The search was limited to randomized controlled trials and meta-analyses. Reference lists were then hand-searched for additional relevant titles. The results obtained were examined individually by two independent investigators for further selection and data extraction.\\n\\nRESULTS: A total of 416 abstracts were reviewed, of which 367 were excluded because they were obviously irrelevant or represented overlapping studies. Consequently, 49 full-text articles were systematically reviewed.\\n\\nCONCLUSIONS: First-line medical options include the provision of pain medication, adjunctive agents and pancreatic enzymes, and abstinence from alcohol and tobacco. If medical treatment fails, endoscopic treatment offers pain relief in the majority of patients in the short term. However, current data suggest that surgical treatment seems to be superior to endoscopic intervention because it is significantly more effective and, especially, lasts longer.","author":[{"dropping-particle":"","family":"D'Haese","given":"Jan G.","non-dropping-particle":"","parse-names":false,"suffix":""},{"dropping-particle":"","family":"Ceyhan","given":"Güralp O.","non-dropping-particle":"","parse-names":false,"suffix":""},{"dropping-particle":"","family":"Demir","given":"Ihsan Ekin","non-dropping-particle":"","parse-names":false,"suffix":""},{"dropping-particle":"","family":"Tieftrunk","given":"Elke","non-dropping-particle":"","parse-names":false,"suffix":""},{"dropping-particle":"","family":"Friess","given":"Helmut","non-dropping-particle":"","parse-names":false,"suffix":""}],"container-title":"HPB","id":"ITEM-1","issued":{"date-parts":[["2014"]]},"title":"Treatment options in painful chronic pancreatitis: A systematic review","type":"article-journal"},"uris":["http://www.mendeley.com/documents/?uuid=6ff2c081-5992-49aa-9b5e-8e341a918415","http://www.mendeley.com/documents/?uuid=5389f896-077a-4966-a6cb-8505fb224020","http://www.mendeley.com/documents/?uuid=85943bbf-526a-48f5-8f42-5c0c973bc85f"]},{"id":"ITEM-2","itemData":{"DOI":"10.1007/s00423-010-0732-0","ISBN":"1435-2451 (Electronic)\\r1435-2443 (Linking)","ISSN":"14352443","PMID":"21174215","abstract":"INTRODUCTION: Chronic pancreatitis (CP) is a disease with enormous social and personal impact. It is most commonly caused by the abuse of alcohol combined with nicotine. CP is usually characterised by an inflammatory mass located in the pancreatic head. Its natural course is characterised by persistent or recurrent painful attacks as well as progressive loss of pancreatic function due to fibrosis of the parenchyma with consecutive endocrine and exocrine insufficiency. CONCLUSIONS: The only success parameter of any treatment is the effective long-lasting pain relief and improvement in the quality of life. The surgical armamentarium includes simple drainage procedures, resections of different extents or a combination of both. Duodenum-preserving resection of the pancreas offers the best short-term outcome according to trials conducted so far. It has the benefit of combining the highest safety with the highest efficiency. Additionally, the extent of the operation can be adapted to the morphology of the individual patient.","author":[{"dropping-particle":"","family":"Bachmann","given":"Kai","non-dropping-particle":"","parse-names":false,"suffix":""},{"dropping-particle":"","family":"Izbicki","given":"Jakob R.","non-dropping-particle":"","parse-names":false,"suffix":""},{"dropping-particle":"","family":"Yekebas","given":"Emre F.","non-dropping-particle":"","parse-names":false,"suffix":""}],"container-title":"Langenbeck's Archives of Surgery","id":"ITEM-2","issue":"2","issued":{"date-parts":[["2011"]]},"page":"139-149","title":"Chronic pancreatitis: Modern surgical management","type":"article-journal","volume":"396"},"uris":["http://www.mendeley.com/documents/?uuid=c5a5698d-3a0f-4b82-9a44-71fad84d10a0","http://www.mendeley.com/documents/?uuid=5943e1ac-54ac-4070-b873-f7123ae4beed","http://www.mendeley.com/documents/?uuid=5064600d-e525-415f-a87d-99d949634d16"]}],"mendeley":{"formattedCitation":"&lt;sup&gt;14,15&lt;/sup&gt;","plainTextFormattedCitation":"14,15","previouslyFormattedCitation":"&lt;sup&gt;14,15&lt;/sup&gt;"},"properties":{"noteIndex":0},"schema":"https://github.com/citation-style-language/schema/raw/master/csl-citation.json"}</w:instrText>
      </w:r>
      <w:r w:rsidR="00AF6428" w:rsidRPr="00D83314">
        <w:rPr>
          <w:rFonts w:cstheme="minorHAnsi"/>
          <w:vertAlign w:val="superscript"/>
          <w:lang w:val="en-US"/>
        </w:rPr>
        <w:fldChar w:fldCharType="separate"/>
      </w:r>
      <w:r w:rsidR="00AF6428" w:rsidRPr="00D83314">
        <w:rPr>
          <w:rFonts w:cstheme="minorHAnsi"/>
          <w:noProof/>
          <w:vertAlign w:val="superscript"/>
          <w:lang w:val="en-US"/>
        </w:rPr>
        <w:t>14,15</w:t>
      </w:r>
      <w:r w:rsidR="00AF6428" w:rsidRPr="00D83314">
        <w:rPr>
          <w:rFonts w:cstheme="minorHAnsi"/>
          <w:vertAlign w:val="superscript"/>
          <w:lang w:val="en-US"/>
        </w:rPr>
        <w:fldChar w:fldCharType="end"/>
      </w:r>
      <w:r w:rsidRPr="00D83314">
        <w:rPr>
          <w:rFonts w:cstheme="minorHAnsi"/>
          <w:lang w:val="en-US"/>
        </w:rPr>
        <w:t>.</w:t>
      </w:r>
    </w:p>
    <w:p w14:paraId="646F8FA4" w14:textId="77777777" w:rsidR="003A1F87" w:rsidRPr="00D83314" w:rsidRDefault="003A1F87" w:rsidP="005C4694">
      <w:pPr>
        <w:jc w:val="both"/>
        <w:rPr>
          <w:rFonts w:cstheme="minorHAnsi"/>
          <w:lang w:val="en-US"/>
        </w:rPr>
      </w:pPr>
    </w:p>
    <w:p w14:paraId="636356D8" w14:textId="220E9B70" w:rsidR="00110B1B" w:rsidRDefault="0093659B" w:rsidP="005C4694">
      <w:pPr>
        <w:pStyle w:val="ListParagraph"/>
        <w:ind w:left="0"/>
        <w:jc w:val="both"/>
        <w:rPr>
          <w:rFonts w:cstheme="minorHAnsi"/>
          <w:lang w:val="en-US"/>
        </w:rPr>
      </w:pPr>
      <w:r w:rsidRPr="00D83314">
        <w:rPr>
          <w:rFonts w:cstheme="minorHAnsi"/>
          <w:lang w:val="en-US"/>
        </w:rPr>
        <w:t>A 4</w:t>
      </w:r>
      <w:r w:rsidR="00DC5D15" w:rsidRPr="00D83314">
        <w:rPr>
          <w:rFonts w:cstheme="minorHAnsi"/>
          <w:lang w:val="en-US"/>
        </w:rPr>
        <w:t>5</w:t>
      </w:r>
      <w:r w:rsidR="002C5928">
        <w:rPr>
          <w:rFonts w:cstheme="minorHAnsi"/>
          <w:lang w:val="en-US"/>
        </w:rPr>
        <w:t>-</w:t>
      </w:r>
      <w:r w:rsidRPr="00D83314">
        <w:rPr>
          <w:rFonts w:cstheme="minorHAnsi"/>
          <w:lang w:val="en-US"/>
        </w:rPr>
        <w:t xml:space="preserve">year-old </w:t>
      </w:r>
      <w:r w:rsidR="00797FAE" w:rsidRPr="00D83314">
        <w:rPr>
          <w:rFonts w:cstheme="minorHAnsi"/>
          <w:lang w:val="en-US"/>
        </w:rPr>
        <w:t xml:space="preserve">male </w:t>
      </w:r>
      <w:r w:rsidRPr="00D83314">
        <w:rPr>
          <w:rFonts w:cstheme="minorHAnsi"/>
          <w:lang w:val="en-US"/>
        </w:rPr>
        <w:t xml:space="preserve">presented with refractory </w:t>
      </w:r>
      <w:r w:rsidR="002C5928">
        <w:rPr>
          <w:rFonts w:cstheme="minorHAnsi"/>
          <w:lang w:val="en-US"/>
        </w:rPr>
        <w:t>CP</w:t>
      </w:r>
      <w:r w:rsidR="000E69B1" w:rsidRPr="00D83314">
        <w:rPr>
          <w:rFonts w:cstheme="minorHAnsi"/>
          <w:lang w:val="en-US"/>
        </w:rPr>
        <w:t xml:space="preserve"> </w:t>
      </w:r>
      <w:r w:rsidR="002D7636" w:rsidRPr="00D83314">
        <w:rPr>
          <w:rFonts w:cstheme="minorHAnsi"/>
          <w:lang w:val="en-US"/>
        </w:rPr>
        <w:t xml:space="preserve">non-responsive to conservative </w:t>
      </w:r>
      <w:r w:rsidR="00DC5D15" w:rsidRPr="00D83314">
        <w:rPr>
          <w:rFonts w:cstheme="minorHAnsi"/>
          <w:lang w:val="en-US"/>
        </w:rPr>
        <w:t xml:space="preserve">(pain) </w:t>
      </w:r>
      <w:r w:rsidR="002D7636" w:rsidRPr="00D83314">
        <w:rPr>
          <w:rFonts w:cstheme="minorHAnsi"/>
          <w:lang w:val="en-US"/>
        </w:rPr>
        <w:t xml:space="preserve">management </w:t>
      </w:r>
      <w:r w:rsidR="00B91CD2">
        <w:rPr>
          <w:rFonts w:cstheme="minorHAnsi"/>
          <w:lang w:val="en-US"/>
        </w:rPr>
        <w:t xml:space="preserve">for three years </w:t>
      </w:r>
      <w:proofErr w:type="gramStart"/>
      <w:r w:rsidR="000E69B1" w:rsidRPr="00D83314">
        <w:rPr>
          <w:rFonts w:cstheme="minorHAnsi"/>
          <w:lang w:val="en-US"/>
        </w:rPr>
        <w:t>on the basis of</w:t>
      </w:r>
      <w:proofErr w:type="gramEnd"/>
      <w:r w:rsidR="000E69B1" w:rsidRPr="00D83314">
        <w:rPr>
          <w:rFonts w:cstheme="minorHAnsi"/>
          <w:lang w:val="en-US"/>
        </w:rPr>
        <w:t xml:space="preserve"> episodes of heavy alcohol consumption</w:t>
      </w:r>
      <w:r w:rsidRPr="00D83314">
        <w:rPr>
          <w:rFonts w:cstheme="minorHAnsi"/>
          <w:lang w:val="en-US"/>
        </w:rPr>
        <w:t>.</w:t>
      </w:r>
      <w:r w:rsidR="00403578" w:rsidRPr="00D83314">
        <w:rPr>
          <w:rFonts w:cstheme="minorHAnsi"/>
          <w:lang w:val="en-US"/>
        </w:rPr>
        <w:t xml:space="preserve"> The patient </w:t>
      </w:r>
      <w:r w:rsidR="00AB5F3B" w:rsidRPr="00D83314">
        <w:rPr>
          <w:rFonts w:cstheme="minorHAnsi"/>
          <w:lang w:val="en-US"/>
        </w:rPr>
        <w:t>cea</w:t>
      </w:r>
      <w:r w:rsidR="000E61A9" w:rsidRPr="00D83314">
        <w:rPr>
          <w:rFonts w:cstheme="minorHAnsi"/>
          <w:lang w:val="en-US"/>
        </w:rPr>
        <w:t>s</w:t>
      </w:r>
      <w:r w:rsidR="00AB5F3B" w:rsidRPr="00D83314">
        <w:rPr>
          <w:rFonts w:cstheme="minorHAnsi"/>
          <w:lang w:val="en-US"/>
        </w:rPr>
        <w:t>ed smoking</w:t>
      </w:r>
      <w:r w:rsidR="00797FAE" w:rsidRPr="00D83314">
        <w:rPr>
          <w:rFonts w:cstheme="minorHAnsi"/>
          <w:lang w:val="en-US"/>
        </w:rPr>
        <w:t xml:space="preserve"> (60</w:t>
      </w:r>
      <w:r w:rsidR="002C5928">
        <w:rPr>
          <w:rFonts w:cstheme="minorHAnsi"/>
          <w:lang w:val="en-US"/>
        </w:rPr>
        <w:t>-</w:t>
      </w:r>
      <w:r w:rsidR="00797FAE" w:rsidRPr="00D83314">
        <w:rPr>
          <w:rFonts w:cstheme="minorHAnsi"/>
          <w:lang w:val="en-US"/>
        </w:rPr>
        <w:t>pack</w:t>
      </w:r>
      <w:r w:rsidR="00DC5D15" w:rsidRPr="00D83314">
        <w:rPr>
          <w:rFonts w:cstheme="minorHAnsi"/>
          <w:lang w:val="en-US"/>
        </w:rPr>
        <w:t xml:space="preserve"> </w:t>
      </w:r>
      <w:r w:rsidR="00797FAE" w:rsidRPr="00D83314">
        <w:rPr>
          <w:rFonts w:cstheme="minorHAnsi"/>
          <w:lang w:val="en-US"/>
        </w:rPr>
        <w:t>year)</w:t>
      </w:r>
      <w:r w:rsidR="00AB5F3B" w:rsidRPr="00D83314">
        <w:rPr>
          <w:rFonts w:cstheme="minorHAnsi"/>
          <w:lang w:val="en-US"/>
        </w:rPr>
        <w:t xml:space="preserve"> and drinking prior to surgery</w:t>
      </w:r>
      <w:r w:rsidR="0007579E" w:rsidRPr="00D83314">
        <w:rPr>
          <w:rFonts w:cstheme="minorHAnsi"/>
          <w:lang w:val="en-US"/>
        </w:rPr>
        <w:t>,</w:t>
      </w:r>
      <w:r w:rsidR="000E61A9" w:rsidRPr="00D83314">
        <w:rPr>
          <w:rFonts w:cstheme="minorHAnsi"/>
          <w:lang w:val="en-US"/>
        </w:rPr>
        <w:t xml:space="preserve"> and u</w:t>
      </w:r>
      <w:r w:rsidR="00AC1929" w:rsidRPr="00D83314">
        <w:rPr>
          <w:rFonts w:cstheme="minorHAnsi"/>
          <w:lang w:val="en-US"/>
        </w:rPr>
        <w:t xml:space="preserve">nderwent endoscopic treatment </w:t>
      </w:r>
      <w:r w:rsidR="00E31580" w:rsidRPr="00D83314">
        <w:rPr>
          <w:rFonts w:cstheme="minorHAnsi"/>
          <w:lang w:val="en-US"/>
        </w:rPr>
        <w:t>(</w:t>
      </w:r>
      <w:r w:rsidR="00AC1929" w:rsidRPr="00D83314">
        <w:rPr>
          <w:rFonts w:cstheme="minorHAnsi"/>
          <w:lang w:val="en-US"/>
        </w:rPr>
        <w:t xml:space="preserve">a </w:t>
      </w:r>
      <w:r w:rsidR="000E69B1" w:rsidRPr="00D83314">
        <w:rPr>
          <w:rFonts w:cstheme="minorHAnsi"/>
          <w:lang w:val="en-US"/>
        </w:rPr>
        <w:t xml:space="preserve">10 </w:t>
      </w:r>
      <w:r w:rsidR="00AC1929" w:rsidRPr="00D83314">
        <w:rPr>
          <w:rFonts w:cstheme="minorHAnsi"/>
          <w:lang w:val="en-US"/>
        </w:rPr>
        <w:t>Fr</w:t>
      </w:r>
      <w:r w:rsidR="000E69B1" w:rsidRPr="00D83314">
        <w:rPr>
          <w:rFonts w:cstheme="minorHAnsi"/>
          <w:lang w:val="en-US"/>
        </w:rPr>
        <w:t>, 7 cm</w:t>
      </w:r>
      <w:r w:rsidR="00AC1929" w:rsidRPr="00D83314">
        <w:rPr>
          <w:rFonts w:cstheme="minorHAnsi"/>
          <w:lang w:val="en-US"/>
        </w:rPr>
        <w:t xml:space="preserve"> stent was positioned in the</w:t>
      </w:r>
      <w:r w:rsidR="008D3889" w:rsidRPr="00D83314">
        <w:rPr>
          <w:rFonts w:cstheme="minorHAnsi"/>
          <w:lang w:val="en-US"/>
        </w:rPr>
        <w:t xml:space="preserve"> MPD</w:t>
      </w:r>
      <w:r w:rsidR="00E31580" w:rsidRPr="00D83314">
        <w:rPr>
          <w:rFonts w:cstheme="minorHAnsi"/>
          <w:lang w:val="en-US"/>
        </w:rPr>
        <w:t>)</w:t>
      </w:r>
      <w:r w:rsidR="000E69B1" w:rsidRPr="00D83314">
        <w:rPr>
          <w:rFonts w:cstheme="minorHAnsi"/>
          <w:lang w:val="en-US"/>
        </w:rPr>
        <w:t>.</w:t>
      </w:r>
      <w:r w:rsidR="00347129" w:rsidRPr="00D83314">
        <w:rPr>
          <w:rFonts w:cstheme="minorHAnsi"/>
          <w:lang w:val="en-US"/>
        </w:rPr>
        <w:t xml:space="preserve"> </w:t>
      </w:r>
      <w:r w:rsidR="00AC1929" w:rsidRPr="00D83314">
        <w:rPr>
          <w:rFonts w:cstheme="minorHAnsi"/>
          <w:lang w:val="en-US"/>
        </w:rPr>
        <w:t>Preoperative bilirubin</w:t>
      </w:r>
      <w:r w:rsidR="00BD59EB" w:rsidRPr="00D83314">
        <w:rPr>
          <w:rFonts w:cstheme="minorHAnsi"/>
          <w:lang w:val="en-US"/>
        </w:rPr>
        <w:t>-</w:t>
      </w:r>
      <w:r w:rsidR="00AC1929" w:rsidRPr="00D83314">
        <w:rPr>
          <w:rFonts w:cstheme="minorHAnsi"/>
          <w:lang w:val="en-US"/>
        </w:rPr>
        <w:t xml:space="preserve"> and lipase level were</w:t>
      </w:r>
      <w:r w:rsidR="00B64FFB" w:rsidRPr="00D83314">
        <w:rPr>
          <w:rFonts w:cstheme="minorHAnsi"/>
          <w:lang w:val="en-US"/>
        </w:rPr>
        <w:t xml:space="preserve"> </w:t>
      </w:r>
      <w:r w:rsidR="00E834C8" w:rsidRPr="00D83314">
        <w:rPr>
          <w:rFonts w:cstheme="minorHAnsi"/>
          <w:lang w:val="en-US"/>
        </w:rPr>
        <w:t>in the normal range</w:t>
      </w:r>
      <w:r w:rsidR="00B64FFB" w:rsidRPr="00D83314">
        <w:rPr>
          <w:rFonts w:cstheme="minorHAnsi"/>
          <w:lang w:val="en-US"/>
        </w:rPr>
        <w:t>. The</w:t>
      </w:r>
      <w:r w:rsidR="00E834C8" w:rsidRPr="00D83314">
        <w:rPr>
          <w:rFonts w:cstheme="minorHAnsi"/>
          <w:lang w:val="en-US"/>
        </w:rPr>
        <w:t xml:space="preserve">re was no </w:t>
      </w:r>
      <w:r w:rsidR="00B64FFB" w:rsidRPr="00D83314">
        <w:rPr>
          <w:rFonts w:cstheme="minorHAnsi"/>
          <w:lang w:val="en-US"/>
        </w:rPr>
        <w:t xml:space="preserve">pancreatic endocrine and exocrine </w:t>
      </w:r>
      <w:r w:rsidR="00E834C8" w:rsidRPr="00D83314">
        <w:rPr>
          <w:rFonts w:cstheme="minorHAnsi"/>
          <w:lang w:val="en-US"/>
        </w:rPr>
        <w:t>insufficien</w:t>
      </w:r>
      <w:r w:rsidR="002B4C46" w:rsidRPr="00D83314">
        <w:rPr>
          <w:rFonts w:cstheme="minorHAnsi"/>
          <w:lang w:val="en-US"/>
        </w:rPr>
        <w:t>c</w:t>
      </w:r>
      <w:r w:rsidR="00E834C8" w:rsidRPr="00D83314">
        <w:rPr>
          <w:rFonts w:cstheme="minorHAnsi"/>
          <w:lang w:val="en-US"/>
        </w:rPr>
        <w:t>y</w:t>
      </w:r>
      <w:r w:rsidR="00403340" w:rsidRPr="00D83314">
        <w:rPr>
          <w:rFonts w:cstheme="minorHAnsi"/>
          <w:lang w:val="en-US"/>
        </w:rPr>
        <w:t xml:space="preserve">. </w:t>
      </w:r>
      <w:r w:rsidRPr="00D83314">
        <w:rPr>
          <w:rFonts w:cstheme="minorHAnsi"/>
          <w:lang w:val="en-US"/>
        </w:rPr>
        <w:t xml:space="preserve">The preoperative CT scan showed a dilated </w:t>
      </w:r>
      <w:r w:rsidR="0007579E" w:rsidRPr="00D83314">
        <w:rPr>
          <w:rFonts w:cstheme="minorHAnsi"/>
          <w:lang w:val="en-US"/>
        </w:rPr>
        <w:t>MPD</w:t>
      </w:r>
      <w:r w:rsidRPr="00D83314">
        <w:rPr>
          <w:rFonts w:cstheme="minorHAnsi"/>
          <w:lang w:val="en-US"/>
        </w:rPr>
        <w:t xml:space="preserve"> </w:t>
      </w:r>
      <w:r w:rsidR="00E834C8" w:rsidRPr="00D83314">
        <w:rPr>
          <w:rFonts w:cstheme="minorHAnsi"/>
          <w:lang w:val="en-US"/>
        </w:rPr>
        <w:t>in the body</w:t>
      </w:r>
      <w:r w:rsidRPr="00D83314">
        <w:rPr>
          <w:rFonts w:cstheme="minorHAnsi"/>
          <w:lang w:val="en-US"/>
        </w:rPr>
        <w:t xml:space="preserve"> and tail of the pancreas</w:t>
      </w:r>
      <w:r w:rsidR="00F21516" w:rsidRPr="00D83314">
        <w:rPr>
          <w:rFonts w:cstheme="minorHAnsi"/>
          <w:lang w:val="en-US"/>
        </w:rPr>
        <w:t xml:space="preserve"> (</w:t>
      </w:r>
      <w:r w:rsidR="0060648D" w:rsidRPr="002C5928">
        <w:rPr>
          <w:rFonts w:cstheme="minorHAnsi"/>
          <w:b/>
          <w:bCs/>
          <w:lang w:val="en-US"/>
        </w:rPr>
        <w:t>Figure 1</w:t>
      </w:r>
      <w:r w:rsidR="00F21516" w:rsidRPr="00D83314">
        <w:rPr>
          <w:rFonts w:cstheme="minorHAnsi"/>
          <w:lang w:val="en-US"/>
        </w:rPr>
        <w:t>).</w:t>
      </w:r>
    </w:p>
    <w:p w14:paraId="6C0EA1C3" w14:textId="77777777" w:rsidR="00110B1B" w:rsidRDefault="00110B1B" w:rsidP="005C4694">
      <w:pPr>
        <w:pStyle w:val="ListParagraph"/>
        <w:ind w:left="0"/>
        <w:jc w:val="both"/>
        <w:rPr>
          <w:rFonts w:cstheme="minorHAnsi"/>
          <w:lang w:val="en-US"/>
        </w:rPr>
      </w:pPr>
    </w:p>
    <w:p w14:paraId="7BC1CE64" w14:textId="77777777" w:rsidR="002C5928" w:rsidRPr="00D83314" w:rsidRDefault="002C5928" w:rsidP="002C5928">
      <w:pPr>
        <w:pStyle w:val="Heading1"/>
        <w:spacing w:before="0"/>
        <w:jc w:val="both"/>
        <w:rPr>
          <w:rFonts w:asciiTheme="minorHAnsi" w:hAnsiTheme="minorHAnsi" w:cstheme="minorHAnsi"/>
          <w:szCs w:val="24"/>
          <w:lang w:val="en-US"/>
        </w:rPr>
      </w:pPr>
      <w:r w:rsidRPr="00D83314">
        <w:rPr>
          <w:rFonts w:asciiTheme="minorHAnsi" w:hAnsiTheme="minorHAnsi" w:cstheme="minorHAnsi"/>
          <w:szCs w:val="24"/>
          <w:lang w:val="en-US"/>
        </w:rPr>
        <w:t>PROTOCOL</w:t>
      </w:r>
      <w:r>
        <w:rPr>
          <w:rFonts w:asciiTheme="minorHAnsi" w:hAnsiTheme="minorHAnsi" w:cstheme="minorHAnsi"/>
          <w:szCs w:val="24"/>
          <w:lang w:val="en-US"/>
        </w:rPr>
        <w:t>:</w:t>
      </w:r>
    </w:p>
    <w:p w14:paraId="5517C438" w14:textId="77777777" w:rsidR="002C5928" w:rsidRPr="00D83314" w:rsidRDefault="002C5928" w:rsidP="002C5928">
      <w:pPr>
        <w:jc w:val="both"/>
        <w:rPr>
          <w:rFonts w:cstheme="minorHAnsi"/>
          <w:lang w:val="en-US"/>
        </w:rPr>
      </w:pPr>
    </w:p>
    <w:p w14:paraId="0BCF75C8" w14:textId="77777777" w:rsidR="002C5928" w:rsidRPr="00D83314" w:rsidRDefault="002C5928" w:rsidP="002C5928">
      <w:pPr>
        <w:jc w:val="both"/>
        <w:rPr>
          <w:rFonts w:cstheme="minorHAnsi"/>
          <w:lang w:val="en-US"/>
        </w:rPr>
      </w:pPr>
      <w:r w:rsidRPr="00D83314">
        <w:rPr>
          <w:rFonts w:cstheme="minorHAnsi"/>
          <w:lang w:val="en-US"/>
        </w:rPr>
        <w:t>The present protocol follows the ethics guidelines of the Amsterdam UMC.</w:t>
      </w:r>
    </w:p>
    <w:p w14:paraId="68D1F58A" w14:textId="77777777" w:rsidR="002C5928" w:rsidRDefault="002C5928" w:rsidP="00110B1B">
      <w:pPr>
        <w:pStyle w:val="ListParagraph"/>
        <w:ind w:left="0"/>
        <w:jc w:val="both"/>
        <w:rPr>
          <w:rFonts w:cstheme="minorHAnsi"/>
          <w:b/>
          <w:lang w:val="en-US"/>
        </w:rPr>
      </w:pPr>
    </w:p>
    <w:p w14:paraId="72300C28" w14:textId="6599FA63" w:rsidR="00136CCD" w:rsidRPr="005B24EF" w:rsidRDefault="009544F5" w:rsidP="002E18D9">
      <w:pPr>
        <w:pStyle w:val="ListParagraph"/>
        <w:numPr>
          <w:ilvl w:val="0"/>
          <w:numId w:val="1"/>
        </w:numPr>
        <w:jc w:val="both"/>
        <w:rPr>
          <w:rFonts w:cstheme="minorHAnsi"/>
          <w:b/>
          <w:bCs/>
          <w:lang w:val="en-US"/>
        </w:rPr>
      </w:pPr>
      <w:r w:rsidRPr="005B24EF">
        <w:rPr>
          <w:rFonts w:cstheme="minorHAnsi"/>
          <w:b/>
          <w:bCs/>
          <w:lang w:val="en-US"/>
        </w:rPr>
        <w:t xml:space="preserve">Operative </w:t>
      </w:r>
      <w:r w:rsidR="00136CCD" w:rsidRPr="005B24EF">
        <w:rPr>
          <w:rFonts w:cstheme="minorHAnsi"/>
          <w:b/>
          <w:bCs/>
          <w:lang w:val="en-US"/>
        </w:rPr>
        <w:t>setting</w:t>
      </w:r>
      <w:r w:rsidR="001A0B3E" w:rsidRPr="005B24EF">
        <w:rPr>
          <w:rFonts w:cstheme="minorHAnsi"/>
          <w:b/>
          <w:bCs/>
          <w:lang w:val="en-US"/>
        </w:rPr>
        <w:t xml:space="preserve"> and trocar placement</w:t>
      </w:r>
    </w:p>
    <w:p w14:paraId="2CA3DE07" w14:textId="77777777" w:rsidR="007B0C41" w:rsidRDefault="007B0C41" w:rsidP="007B0C41">
      <w:pPr>
        <w:pStyle w:val="ListParagraph"/>
        <w:ind w:left="0"/>
        <w:jc w:val="both"/>
        <w:rPr>
          <w:rFonts w:cstheme="minorHAnsi"/>
          <w:lang w:val="en-US"/>
        </w:rPr>
      </w:pPr>
    </w:p>
    <w:p w14:paraId="29CE33BF" w14:textId="77777777" w:rsidR="002E18D9" w:rsidRDefault="00A228D2" w:rsidP="002E18D9">
      <w:pPr>
        <w:pStyle w:val="ListParagraph"/>
        <w:numPr>
          <w:ilvl w:val="1"/>
          <w:numId w:val="1"/>
        </w:numPr>
        <w:jc w:val="both"/>
        <w:rPr>
          <w:rFonts w:cstheme="minorHAnsi"/>
          <w:lang w:val="en-US"/>
        </w:rPr>
      </w:pPr>
      <w:r w:rsidRPr="00D83314">
        <w:rPr>
          <w:rFonts w:cstheme="minorHAnsi"/>
          <w:lang w:val="en-US"/>
        </w:rPr>
        <w:lastRenderedPageBreak/>
        <w:t>Place t</w:t>
      </w:r>
      <w:r w:rsidR="00E55EFF" w:rsidRPr="00D83314">
        <w:rPr>
          <w:rFonts w:cstheme="minorHAnsi"/>
          <w:lang w:val="en-US"/>
        </w:rPr>
        <w:t>he patient in French position</w:t>
      </w:r>
      <w:r w:rsidR="00160830" w:rsidRPr="00D83314">
        <w:rPr>
          <w:rFonts w:cstheme="minorHAnsi"/>
          <w:lang w:val="en-US"/>
        </w:rPr>
        <w:t xml:space="preserve"> with a heating device</w:t>
      </w:r>
      <w:r w:rsidR="00595C5B" w:rsidRPr="00D83314">
        <w:rPr>
          <w:rFonts w:cstheme="minorHAnsi"/>
          <w:lang w:val="en-US"/>
        </w:rPr>
        <w:t>, laying</w:t>
      </w:r>
      <w:r w:rsidR="00160830" w:rsidRPr="00D83314">
        <w:rPr>
          <w:rFonts w:cstheme="minorHAnsi"/>
          <w:lang w:val="en-US"/>
        </w:rPr>
        <w:t xml:space="preserve"> on a short grain mattress with the right arm </w:t>
      </w:r>
      <w:r w:rsidR="00110070" w:rsidRPr="00D83314">
        <w:rPr>
          <w:rFonts w:cstheme="minorHAnsi"/>
          <w:lang w:val="en-US"/>
        </w:rPr>
        <w:t xml:space="preserve">tucked </w:t>
      </w:r>
      <w:r w:rsidR="00160830" w:rsidRPr="00D83314">
        <w:rPr>
          <w:rFonts w:cstheme="minorHAnsi"/>
          <w:lang w:val="en-US"/>
        </w:rPr>
        <w:t>in</w:t>
      </w:r>
      <w:r w:rsidR="00D81FC2" w:rsidRPr="00D83314">
        <w:rPr>
          <w:rFonts w:cstheme="minorHAnsi"/>
          <w:lang w:val="en-US"/>
        </w:rPr>
        <w:t xml:space="preserve"> and slightly lower</w:t>
      </w:r>
      <w:r w:rsidR="00E45556" w:rsidRPr="00D83314">
        <w:rPr>
          <w:rFonts w:cstheme="minorHAnsi"/>
          <w:lang w:val="en-US"/>
        </w:rPr>
        <w:t>ed</w:t>
      </w:r>
      <w:r w:rsidR="00D81FC2" w:rsidRPr="00D83314">
        <w:rPr>
          <w:rFonts w:cstheme="minorHAnsi"/>
          <w:lang w:val="en-US"/>
        </w:rPr>
        <w:t>,</w:t>
      </w:r>
      <w:r w:rsidR="00160830" w:rsidRPr="00D83314">
        <w:rPr>
          <w:rFonts w:cstheme="minorHAnsi"/>
          <w:lang w:val="en-US"/>
        </w:rPr>
        <w:t xml:space="preserve"> and </w:t>
      </w:r>
      <w:r w:rsidR="00E45556" w:rsidRPr="00D83314">
        <w:rPr>
          <w:rFonts w:cstheme="minorHAnsi"/>
          <w:lang w:val="en-US"/>
        </w:rPr>
        <w:t xml:space="preserve">the </w:t>
      </w:r>
      <w:r w:rsidR="00160830" w:rsidRPr="00D83314">
        <w:rPr>
          <w:rFonts w:cstheme="minorHAnsi"/>
          <w:lang w:val="en-US"/>
        </w:rPr>
        <w:t>l</w:t>
      </w:r>
      <w:r w:rsidR="005645E9" w:rsidRPr="00D83314">
        <w:rPr>
          <w:rFonts w:cstheme="minorHAnsi"/>
          <w:lang w:val="en-US"/>
        </w:rPr>
        <w:t>eft arm abducted to 90</w:t>
      </w:r>
      <w:r w:rsidR="007B0C41">
        <w:rPr>
          <w:rFonts w:cstheme="minorHAnsi"/>
          <w:lang w:val="en-US"/>
        </w:rPr>
        <w:t>°</w:t>
      </w:r>
      <w:r w:rsidR="005645E9" w:rsidRPr="00D83314">
        <w:rPr>
          <w:rFonts w:cstheme="minorHAnsi"/>
          <w:lang w:val="en-US"/>
        </w:rPr>
        <w:t>.</w:t>
      </w:r>
    </w:p>
    <w:p w14:paraId="1CA38273" w14:textId="77777777" w:rsidR="002E18D9" w:rsidRDefault="002E18D9" w:rsidP="002E18D9">
      <w:pPr>
        <w:pStyle w:val="ListParagraph"/>
        <w:ind w:left="0"/>
        <w:jc w:val="both"/>
        <w:rPr>
          <w:rFonts w:cstheme="minorHAnsi"/>
          <w:lang w:val="en-US"/>
        </w:rPr>
      </w:pPr>
    </w:p>
    <w:p w14:paraId="035B4642" w14:textId="77777777" w:rsidR="002E18D9" w:rsidRDefault="005645E9" w:rsidP="002E18D9">
      <w:pPr>
        <w:pStyle w:val="ListParagraph"/>
        <w:numPr>
          <w:ilvl w:val="1"/>
          <w:numId w:val="1"/>
        </w:numPr>
        <w:jc w:val="both"/>
        <w:rPr>
          <w:rFonts w:cstheme="minorHAnsi"/>
          <w:lang w:val="en-US"/>
        </w:rPr>
      </w:pPr>
      <w:r w:rsidRPr="002E18D9">
        <w:rPr>
          <w:rFonts w:cstheme="minorHAnsi"/>
          <w:lang w:val="en-US"/>
        </w:rPr>
        <w:t>A</w:t>
      </w:r>
      <w:r w:rsidR="00B950B1" w:rsidRPr="002E18D9">
        <w:rPr>
          <w:rFonts w:cstheme="minorHAnsi"/>
          <w:lang w:val="en-US"/>
        </w:rPr>
        <w:t>fter all safety procedures (hood, sterile glove and sterile scrub) are ascertained,</w:t>
      </w:r>
      <w:r w:rsidR="00A228D2" w:rsidRPr="002E18D9">
        <w:rPr>
          <w:rFonts w:cstheme="minorHAnsi"/>
          <w:lang w:val="en-US"/>
        </w:rPr>
        <w:t xml:space="preserve"> </w:t>
      </w:r>
      <w:r w:rsidR="00B950B1" w:rsidRPr="002E18D9">
        <w:rPr>
          <w:rFonts w:cstheme="minorHAnsi"/>
          <w:lang w:val="en-US"/>
        </w:rPr>
        <w:t xml:space="preserve">create </w:t>
      </w:r>
      <w:r w:rsidR="00A228D2" w:rsidRPr="002E18D9">
        <w:rPr>
          <w:rFonts w:cstheme="minorHAnsi"/>
          <w:lang w:val="en-US"/>
        </w:rPr>
        <w:t>a</w:t>
      </w:r>
      <w:r w:rsidR="00E45556" w:rsidRPr="002E18D9">
        <w:rPr>
          <w:rFonts w:cstheme="minorHAnsi"/>
          <w:lang w:val="en-US"/>
        </w:rPr>
        <w:t xml:space="preserve"> </w:t>
      </w:r>
      <w:r w:rsidR="00160830" w:rsidRPr="002E18D9">
        <w:rPr>
          <w:rFonts w:cstheme="minorHAnsi"/>
          <w:lang w:val="en-US"/>
        </w:rPr>
        <w:t xml:space="preserve">sterile exposition. </w:t>
      </w:r>
      <w:r w:rsidR="007B0C41" w:rsidRPr="002E18D9">
        <w:rPr>
          <w:rFonts w:cstheme="minorHAnsi"/>
          <w:lang w:val="en-US"/>
        </w:rPr>
        <w:t>Have t</w:t>
      </w:r>
      <w:r w:rsidR="00160830" w:rsidRPr="002E18D9">
        <w:rPr>
          <w:rFonts w:cstheme="minorHAnsi"/>
          <w:lang w:val="en-US"/>
        </w:rPr>
        <w:t xml:space="preserve">he first surgeon at the robot console </w:t>
      </w:r>
      <w:r w:rsidR="007B0C41" w:rsidRPr="002E18D9">
        <w:rPr>
          <w:rFonts w:cstheme="minorHAnsi"/>
          <w:lang w:val="en-US"/>
        </w:rPr>
        <w:t>and</w:t>
      </w:r>
      <w:r w:rsidR="00E45556" w:rsidRPr="002E18D9">
        <w:rPr>
          <w:rFonts w:cstheme="minorHAnsi"/>
          <w:lang w:val="en-US"/>
        </w:rPr>
        <w:t xml:space="preserve"> the table-side surgeon</w:t>
      </w:r>
      <w:r w:rsidR="00160830" w:rsidRPr="002E18D9">
        <w:rPr>
          <w:rFonts w:cstheme="minorHAnsi"/>
          <w:lang w:val="en-US"/>
        </w:rPr>
        <w:t xml:space="preserve"> between the patient’s legs. </w:t>
      </w:r>
      <w:r w:rsidR="00A228D2" w:rsidRPr="002E18D9">
        <w:rPr>
          <w:rFonts w:cstheme="minorHAnsi"/>
          <w:lang w:val="en-US"/>
        </w:rPr>
        <w:t>Perform t</w:t>
      </w:r>
      <w:r w:rsidR="00160830" w:rsidRPr="002E18D9">
        <w:rPr>
          <w:rFonts w:cstheme="minorHAnsi"/>
          <w:lang w:val="en-US"/>
        </w:rPr>
        <w:t xml:space="preserve">he procedure using a </w:t>
      </w:r>
      <w:r w:rsidR="00E55EFF" w:rsidRPr="002E18D9">
        <w:rPr>
          <w:rFonts w:cstheme="minorHAnsi"/>
          <w:lang w:val="en-US"/>
        </w:rPr>
        <w:t>7</w:t>
      </w:r>
      <w:r w:rsidR="00E45556" w:rsidRPr="002E18D9">
        <w:rPr>
          <w:rFonts w:cstheme="minorHAnsi"/>
          <w:lang w:val="en-US"/>
        </w:rPr>
        <w:t>-</w:t>
      </w:r>
      <w:r w:rsidR="00160830" w:rsidRPr="002E18D9">
        <w:rPr>
          <w:rFonts w:cstheme="minorHAnsi"/>
          <w:lang w:val="en-US"/>
        </w:rPr>
        <w:t>port technique</w:t>
      </w:r>
      <w:r w:rsidR="003313B1" w:rsidRPr="002E18D9">
        <w:rPr>
          <w:rFonts w:cstheme="minorHAnsi"/>
          <w:lang w:val="en-US"/>
        </w:rPr>
        <w:t>.</w:t>
      </w:r>
    </w:p>
    <w:p w14:paraId="7DD9628D" w14:textId="77777777" w:rsidR="002E18D9" w:rsidRDefault="002E18D9" w:rsidP="002E18D9">
      <w:pPr>
        <w:pStyle w:val="ListParagraph"/>
        <w:ind w:left="0"/>
        <w:jc w:val="both"/>
        <w:rPr>
          <w:rFonts w:cstheme="minorHAnsi"/>
          <w:lang w:val="en-US"/>
        </w:rPr>
      </w:pPr>
    </w:p>
    <w:p w14:paraId="439F62ED" w14:textId="3733FDA1" w:rsidR="004B6585" w:rsidRPr="002E18D9" w:rsidRDefault="00215788" w:rsidP="002E18D9">
      <w:pPr>
        <w:pStyle w:val="ListParagraph"/>
        <w:numPr>
          <w:ilvl w:val="1"/>
          <w:numId w:val="1"/>
        </w:numPr>
        <w:jc w:val="both"/>
        <w:rPr>
          <w:rFonts w:cstheme="minorHAnsi"/>
          <w:lang w:val="en-US"/>
        </w:rPr>
      </w:pPr>
      <w:r>
        <w:rPr>
          <w:rFonts w:cstheme="minorHAnsi"/>
          <w:lang w:val="en-US"/>
        </w:rPr>
        <w:t>Create</w:t>
      </w:r>
      <w:r w:rsidR="00160830" w:rsidRPr="002E18D9">
        <w:rPr>
          <w:rFonts w:cstheme="minorHAnsi"/>
          <w:lang w:val="en-US"/>
        </w:rPr>
        <w:t xml:space="preserve"> pneumoperitoneum by placing a </w:t>
      </w:r>
      <w:proofErr w:type="spellStart"/>
      <w:r w:rsidR="00BD59EB" w:rsidRPr="002E18D9">
        <w:rPr>
          <w:rFonts w:cstheme="minorHAnsi"/>
          <w:lang w:val="en-US"/>
        </w:rPr>
        <w:t>Veress</w:t>
      </w:r>
      <w:proofErr w:type="spellEnd"/>
      <w:r w:rsidR="00160830" w:rsidRPr="002E18D9">
        <w:rPr>
          <w:rFonts w:cstheme="minorHAnsi"/>
          <w:lang w:val="en-US"/>
        </w:rPr>
        <w:t xml:space="preserve"> needle in the left hypochondrium,</w:t>
      </w:r>
      <w:r>
        <w:rPr>
          <w:rFonts w:cstheme="minorHAnsi"/>
          <w:lang w:val="en-US"/>
        </w:rPr>
        <w:t xml:space="preserve"> then</w:t>
      </w:r>
      <w:r w:rsidR="00160830" w:rsidRPr="002E18D9">
        <w:rPr>
          <w:rFonts w:cstheme="minorHAnsi"/>
          <w:lang w:val="en-US"/>
        </w:rPr>
        <w:t xml:space="preserve"> </w:t>
      </w:r>
      <w:r w:rsidR="00A228D2" w:rsidRPr="002E18D9">
        <w:rPr>
          <w:rFonts w:cstheme="minorHAnsi"/>
          <w:lang w:val="en-US"/>
        </w:rPr>
        <w:t xml:space="preserve">place </w:t>
      </w:r>
      <w:r>
        <w:rPr>
          <w:rFonts w:cstheme="minorHAnsi"/>
          <w:lang w:val="en-US"/>
        </w:rPr>
        <w:t>seven</w:t>
      </w:r>
      <w:r w:rsidR="0028485F" w:rsidRPr="002E18D9">
        <w:rPr>
          <w:rFonts w:cstheme="minorHAnsi"/>
          <w:lang w:val="en-US"/>
        </w:rPr>
        <w:t xml:space="preserve"> trocars as shown in </w:t>
      </w:r>
      <w:r w:rsidR="0007579E" w:rsidRPr="002E18D9">
        <w:rPr>
          <w:rFonts w:cstheme="minorHAnsi"/>
          <w:b/>
          <w:bCs/>
          <w:lang w:val="en-US"/>
        </w:rPr>
        <w:t xml:space="preserve">Figure </w:t>
      </w:r>
      <w:r w:rsidR="007B0C41" w:rsidRPr="002E18D9">
        <w:rPr>
          <w:rFonts w:cstheme="minorHAnsi"/>
          <w:b/>
          <w:bCs/>
          <w:lang w:val="en-US"/>
        </w:rPr>
        <w:t>2</w:t>
      </w:r>
      <w:r w:rsidR="007B0C41" w:rsidRPr="002E18D9">
        <w:rPr>
          <w:rFonts w:cstheme="minorHAnsi"/>
          <w:lang w:val="en-US"/>
        </w:rPr>
        <w:t xml:space="preserve"> </w:t>
      </w:r>
      <w:r w:rsidR="004B6585" w:rsidRPr="002E18D9">
        <w:rPr>
          <w:rFonts w:cstheme="minorHAnsi"/>
          <w:lang w:val="en-US"/>
        </w:rPr>
        <w:t>(</w:t>
      </w:r>
      <w:r w:rsidR="00FD3639" w:rsidRPr="00FD3639">
        <w:rPr>
          <w:rFonts w:cstheme="minorHAnsi"/>
          <w:lang w:val="en-US"/>
        </w:rPr>
        <w:t>4 robotic, 2 laparoscopic assistants,</w:t>
      </w:r>
      <w:r w:rsidR="00491D21">
        <w:rPr>
          <w:rFonts w:cstheme="minorHAnsi"/>
          <w:lang w:val="en-US"/>
        </w:rPr>
        <w:t xml:space="preserve"> and</w:t>
      </w:r>
      <w:r w:rsidR="00FD3639" w:rsidRPr="00FD3639">
        <w:rPr>
          <w:rFonts w:cstheme="minorHAnsi"/>
          <w:lang w:val="en-US"/>
        </w:rPr>
        <w:t xml:space="preserve"> 1 </w:t>
      </w:r>
      <w:r w:rsidR="00FD3639">
        <w:rPr>
          <w:rFonts w:cstheme="minorHAnsi"/>
          <w:lang w:val="en-US"/>
        </w:rPr>
        <w:t xml:space="preserve">trocar for </w:t>
      </w:r>
      <w:r w:rsidR="00491D21">
        <w:rPr>
          <w:rFonts w:cstheme="minorHAnsi"/>
          <w:lang w:val="en-US"/>
        </w:rPr>
        <w:t xml:space="preserve">the </w:t>
      </w:r>
      <w:r w:rsidR="00FD3639" w:rsidRPr="00FD3639">
        <w:rPr>
          <w:rFonts w:cstheme="minorHAnsi"/>
          <w:lang w:val="en-US"/>
        </w:rPr>
        <w:t>liver</w:t>
      </w:r>
      <w:r w:rsidR="00FD3639">
        <w:rPr>
          <w:rFonts w:cstheme="minorHAnsi"/>
          <w:lang w:val="en-US"/>
        </w:rPr>
        <w:t xml:space="preserve"> </w:t>
      </w:r>
      <w:r>
        <w:rPr>
          <w:rFonts w:cstheme="minorHAnsi"/>
          <w:lang w:val="en-US"/>
        </w:rPr>
        <w:t>snake-</w:t>
      </w:r>
      <w:r w:rsidR="00FD3639" w:rsidRPr="00FD3639">
        <w:rPr>
          <w:rFonts w:cstheme="minorHAnsi"/>
          <w:lang w:val="en-US"/>
        </w:rPr>
        <w:t>retractor)</w:t>
      </w:r>
      <w:r w:rsidR="0028485F" w:rsidRPr="002E18D9">
        <w:rPr>
          <w:rFonts w:cstheme="minorHAnsi"/>
          <w:lang w:val="en-US"/>
        </w:rPr>
        <w:t>.</w:t>
      </w:r>
    </w:p>
    <w:p w14:paraId="121187B8" w14:textId="77777777" w:rsidR="004B6585" w:rsidRDefault="004B6585" w:rsidP="004B6585">
      <w:pPr>
        <w:pStyle w:val="ListParagraph"/>
        <w:ind w:left="0"/>
        <w:jc w:val="both"/>
        <w:rPr>
          <w:rFonts w:cstheme="minorHAnsi"/>
          <w:lang w:val="en-US"/>
        </w:rPr>
      </w:pPr>
    </w:p>
    <w:p w14:paraId="47B59EC2" w14:textId="3EB42085" w:rsidR="008C7574" w:rsidRPr="007B0C41" w:rsidRDefault="004B6585" w:rsidP="004B6585">
      <w:pPr>
        <w:pStyle w:val="ListParagraph"/>
        <w:ind w:left="0"/>
        <w:jc w:val="both"/>
        <w:rPr>
          <w:rFonts w:cstheme="minorHAnsi"/>
          <w:lang w:val="en-US"/>
        </w:rPr>
      </w:pPr>
      <w:r>
        <w:rPr>
          <w:rFonts w:cstheme="minorHAnsi"/>
          <w:lang w:val="en-US"/>
        </w:rPr>
        <w:t xml:space="preserve">NOTE: </w:t>
      </w:r>
      <w:r w:rsidR="0028485F" w:rsidRPr="007B0C41">
        <w:rPr>
          <w:rFonts w:cstheme="minorHAnsi"/>
          <w:lang w:val="en-US"/>
        </w:rPr>
        <w:t xml:space="preserve">The sequence of instruments </w:t>
      </w:r>
      <w:r w:rsidR="00DC7DFA">
        <w:rPr>
          <w:rFonts w:cstheme="minorHAnsi"/>
          <w:lang w:val="en-US"/>
        </w:rPr>
        <w:t>(</w:t>
      </w:r>
      <w:r w:rsidR="00DC7DFA" w:rsidRPr="00316DC0">
        <w:rPr>
          <w:rFonts w:cstheme="minorHAnsi"/>
          <w:b/>
          <w:bCs/>
          <w:lang w:val="en-US"/>
        </w:rPr>
        <w:t>Table of Materials</w:t>
      </w:r>
      <w:r w:rsidR="00DC7DFA">
        <w:rPr>
          <w:rFonts w:cstheme="minorHAnsi"/>
          <w:lang w:val="en-US"/>
        </w:rPr>
        <w:t xml:space="preserve">) </w:t>
      </w:r>
      <w:r w:rsidR="003313B1" w:rsidRPr="007B0C41">
        <w:rPr>
          <w:rFonts w:cstheme="minorHAnsi"/>
          <w:lang w:val="en-US"/>
        </w:rPr>
        <w:t>during</w:t>
      </w:r>
      <w:r w:rsidR="00216ABB">
        <w:rPr>
          <w:rFonts w:cstheme="minorHAnsi"/>
          <w:lang w:val="en-US"/>
        </w:rPr>
        <w:t xml:space="preserve"> each operative step is seen in </w:t>
      </w:r>
      <w:r w:rsidR="00216ABB" w:rsidRPr="00216ABB">
        <w:rPr>
          <w:rFonts w:cstheme="minorHAnsi"/>
          <w:b/>
          <w:lang w:val="en-US"/>
        </w:rPr>
        <w:t>Table 1</w:t>
      </w:r>
      <w:r w:rsidR="000E61A9" w:rsidRPr="007B0C41">
        <w:rPr>
          <w:rFonts w:cstheme="minorHAnsi"/>
          <w:lang w:val="en-US"/>
        </w:rPr>
        <w:t>.</w:t>
      </w:r>
    </w:p>
    <w:p w14:paraId="1D984881" w14:textId="77777777" w:rsidR="008C7574" w:rsidRPr="00D83314" w:rsidRDefault="008C7574" w:rsidP="005C4694">
      <w:pPr>
        <w:pStyle w:val="ListParagraph"/>
        <w:ind w:left="0"/>
        <w:jc w:val="both"/>
        <w:rPr>
          <w:rFonts w:cstheme="minorHAnsi"/>
          <w:lang w:val="en-US"/>
        </w:rPr>
      </w:pPr>
    </w:p>
    <w:p w14:paraId="731F1340" w14:textId="77777777" w:rsidR="002E18D9" w:rsidRDefault="00671D00" w:rsidP="002E18D9">
      <w:pPr>
        <w:pStyle w:val="ListParagraph"/>
        <w:numPr>
          <w:ilvl w:val="1"/>
          <w:numId w:val="1"/>
        </w:numPr>
        <w:jc w:val="both"/>
        <w:rPr>
          <w:rFonts w:cstheme="minorHAnsi"/>
        </w:rPr>
      </w:pPr>
      <w:r>
        <w:rPr>
          <w:rFonts w:cstheme="minorHAnsi"/>
        </w:rPr>
        <w:t xml:space="preserve">Place the robot </w:t>
      </w:r>
      <w:r w:rsidR="00731480" w:rsidRPr="00671D00">
        <w:rPr>
          <w:rFonts w:cstheme="minorHAnsi"/>
          <w:lang w:val="en-US"/>
        </w:rPr>
        <w:t xml:space="preserve">on the right side next to the patient and </w:t>
      </w:r>
      <w:r>
        <w:rPr>
          <w:rFonts w:cstheme="minorHAnsi"/>
          <w:lang w:val="en-US"/>
        </w:rPr>
        <w:t xml:space="preserve">dock </w:t>
      </w:r>
      <w:r w:rsidR="00731480" w:rsidRPr="00671D00">
        <w:rPr>
          <w:rFonts w:cstheme="minorHAnsi"/>
          <w:lang w:val="en-US"/>
        </w:rPr>
        <w:t>the arms to</w:t>
      </w:r>
      <w:r w:rsidR="00711CEC" w:rsidRPr="00671D00">
        <w:rPr>
          <w:rFonts w:cstheme="minorHAnsi"/>
          <w:lang w:val="en-US"/>
        </w:rPr>
        <w:t xml:space="preserve"> the previously placed trocars.</w:t>
      </w:r>
    </w:p>
    <w:p w14:paraId="30541E9E" w14:textId="77777777" w:rsidR="002E18D9" w:rsidRDefault="002E18D9" w:rsidP="002E18D9">
      <w:pPr>
        <w:pStyle w:val="ListParagraph"/>
        <w:ind w:left="0"/>
        <w:jc w:val="both"/>
        <w:rPr>
          <w:rFonts w:cstheme="minorHAnsi"/>
        </w:rPr>
      </w:pPr>
    </w:p>
    <w:p w14:paraId="03C7F700" w14:textId="155671B0" w:rsidR="00731480" w:rsidRPr="002E18D9" w:rsidRDefault="00671D00" w:rsidP="002E18D9">
      <w:pPr>
        <w:pStyle w:val="ListParagraph"/>
        <w:numPr>
          <w:ilvl w:val="1"/>
          <w:numId w:val="1"/>
        </w:numPr>
        <w:jc w:val="both"/>
        <w:rPr>
          <w:rFonts w:cstheme="minorHAnsi"/>
        </w:rPr>
      </w:pPr>
      <w:r w:rsidRPr="002E18D9">
        <w:rPr>
          <w:rFonts w:cstheme="minorHAnsi"/>
          <w:lang w:val="en-US"/>
        </w:rPr>
        <w:t>Retract t</w:t>
      </w:r>
      <w:r w:rsidR="00731480" w:rsidRPr="002E18D9">
        <w:rPr>
          <w:rFonts w:cstheme="minorHAnsi"/>
          <w:lang w:val="en-US"/>
        </w:rPr>
        <w:t>he falciform ligament ventrally using a percutaneous suture by using a straight needle.</w:t>
      </w:r>
    </w:p>
    <w:p w14:paraId="63FC440D" w14:textId="77777777" w:rsidR="00731480" w:rsidRPr="00D83314" w:rsidRDefault="00731480" w:rsidP="005C4694">
      <w:pPr>
        <w:jc w:val="both"/>
        <w:rPr>
          <w:rFonts w:cstheme="minorHAnsi"/>
          <w:lang w:val="en-US"/>
        </w:rPr>
      </w:pPr>
    </w:p>
    <w:p w14:paraId="09B59A44" w14:textId="1EEF33E0" w:rsidR="0040401C" w:rsidRPr="005B24EF" w:rsidRDefault="0040401C" w:rsidP="0040401C">
      <w:pPr>
        <w:pStyle w:val="ListParagraph"/>
        <w:numPr>
          <w:ilvl w:val="0"/>
          <w:numId w:val="1"/>
        </w:numPr>
        <w:jc w:val="both"/>
        <w:rPr>
          <w:rFonts w:cstheme="minorHAnsi"/>
          <w:b/>
          <w:bCs/>
        </w:rPr>
      </w:pPr>
      <w:r w:rsidRPr="005B24EF">
        <w:rPr>
          <w:rFonts w:cstheme="minorHAnsi"/>
          <w:b/>
          <w:bCs/>
        </w:rPr>
        <w:t>Surgical technique</w:t>
      </w:r>
    </w:p>
    <w:p w14:paraId="59A5D4FE" w14:textId="77777777" w:rsidR="0040401C" w:rsidRDefault="0040401C" w:rsidP="00EF13F5">
      <w:pPr>
        <w:pStyle w:val="ListParagraph"/>
        <w:ind w:left="0"/>
        <w:jc w:val="both"/>
        <w:rPr>
          <w:rFonts w:cstheme="minorHAnsi"/>
        </w:rPr>
      </w:pPr>
    </w:p>
    <w:p w14:paraId="06A42190" w14:textId="1AABCFAA" w:rsidR="0086370F" w:rsidRPr="00D83314" w:rsidRDefault="00731480" w:rsidP="005B24EF">
      <w:pPr>
        <w:pStyle w:val="ListParagraph"/>
        <w:numPr>
          <w:ilvl w:val="1"/>
          <w:numId w:val="1"/>
        </w:numPr>
        <w:jc w:val="both"/>
        <w:rPr>
          <w:rFonts w:cstheme="minorHAnsi"/>
        </w:rPr>
      </w:pPr>
      <w:r w:rsidRPr="00D83314">
        <w:rPr>
          <w:rFonts w:cstheme="minorHAnsi"/>
        </w:rPr>
        <w:t>Mobilization of the stomach</w:t>
      </w:r>
    </w:p>
    <w:p w14:paraId="7EF8DF08" w14:textId="77777777" w:rsidR="005B24EF" w:rsidRDefault="005B24EF" w:rsidP="005B24EF">
      <w:pPr>
        <w:pStyle w:val="ListParagraph"/>
        <w:ind w:left="0"/>
        <w:jc w:val="both"/>
        <w:rPr>
          <w:rFonts w:cstheme="minorHAnsi"/>
          <w:lang w:val="en-US"/>
        </w:rPr>
      </w:pPr>
    </w:p>
    <w:p w14:paraId="696B8FFD" w14:textId="77777777" w:rsidR="005B24EF" w:rsidRDefault="008726D7" w:rsidP="005B24EF">
      <w:pPr>
        <w:pStyle w:val="ListParagraph"/>
        <w:numPr>
          <w:ilvl w:val="2"/>
          <w:numId w:val="1"/>
        </w:numPr>
        <w:jc w:val="both"/>
        <w:rPr>
          <w:rFonts w:cstheme="minorHAnsi"/>
        </w:rPr>
      </w:pPr>
      <w:r w:rsidRPr="00D83314">
        <w:rPr>
          <w:rFonts w:cstheme="minorHAnsi"/>
          <w:lang w:val="en-US"/>
        </w:rPr>
        <w:t>Open t</w:t>
      </w:r>
      <w:r w:rsidR="006E60B1" w:rsidRPr="00D83314">
        <w:rPr>
          <w:rFonts w:cstheme="minorHAnsi"/>
          <w:lang w:val="en-US"/>
        </w:rPr>
        <w:t xml:space="preserve">he greater </w:t>
      </w:r>
      <w:proofErr w:type="spellStart"/>
      <w:r w:rsidR="006E60B1" w:rsidRPr="00D83314">
        <w:rPr>
          <w:rFonts w:cstheme="minorHAnsi"/>
          <w:lang w:val="en-US"/>
        </w:rPr>
        <w:t>omentum</w:t>
      </w:r>
      <w:proofErr w:type="spellEnd"/>
      <w:r w:rsidR="006E60B1" w:rsidRPr="00D83314">
        <w:rPr>
          <w:rFonts w:cstheme="minorHAnsi"/>
          <w:lang w:val="en-US"/>
        </w:rPr>
        <w:t xml:space="preserve"> 2 cm distal from the gastroepiploic vessels using a sealing de</w:t>
      </w:r>
      <w:r w:rsidR="0086370F" w:rsidRPr="00D83314">
        <w:rPr>
          <w:rFonts w:cstheme="minorHAnsi"/>
          <w:lang w:val="en-US"/>
        </w:rPr>
        <w:t>vice by the table-side surgeon.</w:t>
      </w:r>
    </w:p>
    <w:p w14:paraId="417F7804" w14:textId="77777777" w:rsidR="005B24EF" w:rsidRDefault="005B24EF" w:rsidP="005B24EF">
      <w:pPr>
        <w:pStyle w:val="ListParagraph"/>
        <w:ind w:left="0"/>
        <w:jc w:val="both"/>
        <w:rPr>
          <w:rFonts w:cstheme="minorHAnsi"/>
        </w:rPr>
      </w:pPr>
    </w:p>
    <w:p w14:paraId="757A46FD" w14:textId="73A94CF6" w:rsidR="005B24EF" w:rsidRDefault="003F26E5" w:rsidP="005B24EF">
      <w:pPr>
        <w:pStyle w:val="ListParagraph"/>
        <w:numPr>
          <w:ilvl w:val="2"/>
          <w:numId w:val="1"/>
        </w:numPr>
        <w:jc w:val="both"/>
        <w:rPr>
          <w:rFonts w:cstheme="minorHAnsi"/>
        </w:rPr>
      </w:pPr>
      <w:r>
        <w:rPr>
          <w:rFonts w:cstheme="minorHAnsi"/>
          <w:lang w:val="en-US"/>
        </w:rPr>
        <w:t>Use t</w:t>
      </w:r>
      <w:r w:rsidR="006E60B1" w:rsidRPr="005B24EF">
        <w:rPr>
          <w:rFonts w:cstheme="minorHAnsi"/>
          <w:lang w:val="en-US"/>
        </w:rPr>
        <w:t xml:space="preserve">he snake-retractor </w:t>
      </w:r>
      <w:r>
        <w:rPr>
          <w:rFonts w:cstheme="minorHAnsi"/>
          <w:lang w:val="en-US"/>
        </w:rPr>
        <w:t xml:space="preserve">to </w:t>
      </w:r>
      <w:r w:rsidR="006E60B1" w:rsidRPr="005B24EF">
        <w:rPr>
          <w:rFonts w:cstheme="minorHAnsi"/>
          <w:lang w:val="en-US"/>
        </w:rPr>
        <w:t>retract the stomach and the left liver ventrally and cranially.</w:t>
      </w:r>
      <w:r w:rsidR="00731480" w:rsidRPr="005B24EF">
        <w:rPr>
          <w:rFonts w:cstheme="minorHAnsi"/>
          <w:lang w:val="en-US"/>
        </w:rPr>
        <w:t xml:space="preserve"> </w:t>
      </w:r>
      <w:r w:rsidR="008726D7" w:rsidRPr="005B24EF">
        <w:rPr>
          <w:rFonts w:cstheme="minorHAnsi"/>
          <w:lang w:val="en-US"/>
        </w:rPr>
        <w:t>Expose t</w:t>
      </w:r>
      <w:r w:rsidR="00BE25BE" w:rsidRPr="005B24EF">
        <w:rPr>
          <w:rFonts w:cstheme="minorHAnsi"/>
          <w:lang w:val="en-US"/>
        </w:rPr>
        <w:t xml:space="preserve">he </w:t>
      </w:r>
      <w:r w:rsidR="00FB7185" w:rsidRPr="005B24EF">
        <w:rPr>
          <w:rFonts w:cstheme="minorHAnsi"/>
          <w:lang w:val="en-US"/>
        </w:rPr>
        <w:t xml:space="preserve">anterior surface of the </w:t>
      </w:r>
      <w:r w:rsidR="00BE25BE" w:rsidRPr="005B24EF">
        <w:rPr>
          <w:rFonts w:cstheme="minorHAnsi"/>
          <w:lang w:val="en-US"/>
        </w:rPr>
        <w:t xml:space="preserve">pancreas </w:t>
      </w:r>
      <w:r w:rsidR="00F96927" w:rsidRPr="005B24EF">
        <w:rPr>
          <w:rFonts w:cstheme="minorHAnsi"/>
          <w:lang w:val="en-US"/>
        </w:rPr>
        <w:t>by</w:t>
      </w:r>
      <w:r w:rsidR="00BE25BE" w:rsidRPr="005B24EF">
        <w:rPr>
          <w:rFonts w:cstheme="minorHAnsi"/>
          <w:lang w:val="en-US"/>
        </w:rPr>
        <w:t xml:space="preserve"> dissecting the adhesions between the pancreas and the </w:t>
      </w:r>
      <w:r w:rsidR="006E60B1" w:rsidRPr="005B24EF">
        <w:rPr>
          <w:rFonts w:cstheme="minorHAnsi"/>
          <w:lang w:val="en-US"/>
        </w:rPr>
        <w:t xml:space="preserve">stomach and </w:t>
      </w:r>
      <w:r w:rsidR="00FB7185" w:rsidRPr="005B24EF">
        <w:rPr>
          <w:rFonts w:cstheme="minorHAnsi"/>
          <w:lang w:val="en-US"/>
        </w:rPr>
        <w:t>duodenum</w:t>
      </w:r>
      <w:r w:rsidR="0086370F" w:rsidRPr="005B24EF">
        <w:rPr>
          <w:rFonts w:cstheme="minorHAnsi"/>
          <w:lang w:val="en-US"/>
        </w:rPr>
        <w:t>.</w:t>
      </w:r>
    </w:p>
    <w:p w14:paraId="35F5BB81" w14:textId="77777777" w:rsidR="005B24EF" w:rsidRDefault="005B24EF" w:rsidP="005B24EF">
      <w:pPr>
        <w:pStyle w:val="ListParagraph"/>
        <w:ind w:left="0"/>
        <w:jc w:val="both"/>
        <w:rPr>
          <w:rFonts w:cstheme="minorHAnsi"/>
        </w:rPr>
      </w:pPr>
    </w:p>
    <w:p w14:paraId="332B15E8" w14:textId="4D078E95" w:rsidR="0037476A" w:rsidRPr="005B24EF" w:rsidRDefault="008726D7" w:rsidP="005B24EF">
      <w:pPr>
        <w:pStyle w:val="ListParagraph"/>
        <w:numPr>
          <w:ilvl w:val="2"/>
          <w:numId w:val="1"/>
        </w:numPr>
        <w:jc w:val="both"/>
        <w:rPr>
          <w:rFonts w:cstheme="minorHAnsi"/>
        </w:rPr>
      </w:pPr>
      <w:r w:rsidRPr="005B24EF">
        <w:rPr>
          <w:rFonts w:cstheme="minorHAnsi"/>
          <w:lang w:val="en-US"/>
        </w:rPr>
        <w:t>Identify t</w:t>
      </w:r>
      <w:r w:rsidR="006E60B1" w:rsidRPr="005B24EF">
        <w:rPr>
          <w:rFonts w:cstheme="minorHAnsi"/>
          <w:lang w:val="en-US"/>
        </w:rPr>
        <w:t>he right gastroepiploic vein and artery at the lower border of the pancreas and</w:t>
      </w:r>
      <w:r w:rsidR="0037476A" w:rsidRPr="005B24EF">
        <w:rPr>
          <w:rFonts w:cstheme="minorHAnsi"/>
          <w:lang w:val="en-US"/>
        </w:rPr>
        <w:t xml:space="preserve"> transect these</w:t>
      </w:r>
      <w:r w:rsidR="006E60B1" w:rsidRPr="005B24EF">
        <w:rPr>
          <w:rFonts w:cstheme="minorHAnsi"/>
          <w:lang w:val="en-US"/>
        </w:rPr>
        <w:t xml:space="preserve"> using either a sealing device, clips or a</w:t>
      </w:r>
      <w:r w:rsidR="00493E88" w:rsidRPr="005B24EF">
        <w:rPr>
          <w:rFonts w:cstheme="minorHAnsi"/>
          <w:lang w:val="en-US"/>
        </w:rPr>
        <w:t>n</w:t>
      </w:r>
      <w:r w:rsidR="006E60B1" w:rsidRPr="005B24EF">
        <w:rPr>
          <w:rFonts w:cstheme="minorHAnsi"/>
          <w:lang w:val="en-US"/>
        </w:rPr>
        <w:t xml:space="preserve"> endo</w:t>
      </w:r>
      <w:r w:rsidR="00493E88" w:rsidRPr="005B24EF">
        <w:rPr>
          <w:rFonts w:cstheme="minorHAnsi"/>
          <w:lang w:val="en-US"/>
        </w:rPr>
        <w:t>-</w:t>
      </w:r>
      <w:r w:rsidR="006E60B1" w:rsidRPr="005B24EF">
        <w:rPr>
          <w:rFonts w:cstheme="minorHAnsi"/>
          <w:lang w:val="en-US"/>
        </w:rPr>
        <w:t>stapler using a vascular cartridge.</w:t>
      </w:r>
    </w:p>
    <w:p w14:paraId="6E47D52D" w14:textId="77777777" w:rsidR="005B24EF" w:rsidRDefault="005B24EF" w:rsidP="005B24EF">
      <w:pPr>
        <w:jc w:val="both"/>
        <w:rPr>
          <w:rFonts w:cstheme="minorHAnsi"/>
          <w:lang w:val="en-US"/>
        </w:rPr>
      </w:pPr>
    </w:p>
    <w:p w14:paraId="3FAE4090" w14:textId="5F046C75" w:rsidR="00731480" w:rsidRPr="00475D7A" w:rsidRDefault="00731480" w:rsidP="00475D7A">
      <w:pPr>
        <w:pStyle w:val="ListParagraph"/>
        <w:numPr>
          <w:ilvl w:val="1"/>
          <w:numId w:val="1"/>
        </w:numPr>
        <w:jc w:val="both"/>
        <w:rPr>
          <w:rFonts w:cstheme="minorHAnsi"/>
          <w:lang w:val="en-US"/>
        </w:rPr>
      </w:pPr>
      <w:r w:rsidRPr="00475D7A">
        <w:rPr>
          <w:rFonts w:cstheme="minorHAnsi"/>
          <w:lang w:val="en-US"/>
        </w:rPr>
        <w:t>Ultrasound of the pancreas</w:t>
      </w:r>
    </w:p>
    <w:p w14:paraId="0159DA35" w14:textId="77777777" w:rsidR="005B24EF" w:rsidRDefault="005B24EF" w:rsidP="005C4694">
      <w:pPr>
        <w:jc w:val="both"/>
        <w:rPr>
          <w:rFonts w:cstheme="minorHAnsi"/>
          <w:lang w:val="en-US"/>
        </w:rPr>
      </w:pPr>
    </w:p>
    <w:p w14:paraId="6E957AEE" w14:textId="77777777" w:rsidR="005B24EF" w:rsidRDefault="005B24EF" w:rsidP="005C4694">
      <w:pPr>
        <w:jc w:val="both"/>
        <w:rPr>
          <w:rFonts w:cstheme="minorHAnsi"/>
          <w:lang w:val="en-US"/>
        </w:rPr>
      </w:pPr>
      <w:r>
        <w:rPr>
          <w:rFonts w:cstheme="minorHAnsi"/>
          <w:lang w:val="en-US"/>
        </w:rPr>
        <w:t xml:space="preserve">NOTE: </w:t>
      </w:r>
      <w:r w:rsidR="00F10125" w:rsidRPr="00D83314">
        <w:rPr>
          <w:rFonts w:cstheme="minorHAnsi"/>
          <w:lang w:val="en-US"/>
        </w:rPr>
        <w:t xml:space="preserve">Now, the entire pancreas can be exposed. </w:t>
      </w:r>
    </w:p>
    <w:p w14:paraId="2C252130" w14:textId="77777777" w:rsidR="005B24EF" w:rsidRDefault="005B24EF" w:rsidP="005C4694">
      <w:pPr>
        <w:jc w:val="both"/>
        <w:rPr>
          <w:rFonts w:cstheme="minorHAnsi"/>
          <w:lang w:val="en-US"/>
        </w:rPr>
      </w:pPr>
    </w:p>
    <w:p w14:paraId="3557A0D3" w14:textId="77777777" w:rsidR="005B24EF" w:rsidRDefault="005B24EF" w:rsidP="005B24EF">
      <w:pPr>
        <w:pStyle w:val="ListParagraph"/>
        <w:ind w:left="0"/>
        <w:jc w:val="both"/>
        <w:rPr>
          <w:rFonts w:cstheme="minorHAnsi"/>
          <w:lang w:val="en-US"/>
        </w:rPr>
      </w:pPr>
      <w:r w:rsidRPr="005B24EF">
        <w:rPr>
          <w:rFonts w:cstheme="minorHAnsi"/>
          <w:lang w:val="en-US"/>
        </w:rPr>
        <w:t xml:space="preserve">2.2.1. </w:t>
      </w:r>
      <w:r w:rsidR="008726D7" w:rsidRPr="005B24EF">
        <w:rPr>
          <w:rFonts w:cstheme="minorHAnsi"/>
          <w:lang w:val="en-US"/>
        </w:rPr>
        <w:t>Perform a</w:t>
      </w:r>
      <w:r w:rsidR="00CE763C" w:rsidRPr="005B24EF">
        <w:rPr>
          <w:rFonts w:cstheme="minorHAnsi"/>
          <w:lang w:val="en-US"/>
        </w:rPr>
        <w:t xml:space="preserve">n intraoperative ultra-sound to locate the </w:t>
      </w:r>
      <w:r w:rsidR="0037476A" w:rsidRPr="005B24EF">
        <w:rPr>
          <w:rFonts w:cstheme="minorHAnsi"/>
          <w:lang w:val="en-US"/>
        </w:rPr>
        <w:t>MPD</w:t>
      </w:r>
      <w:r w:rsidR="00CE763C" w:rsidRPr="005B24EF">
        <w:rPr>
          <w:rFonts w:cstheme="minorHAnsi"/>
          <w:lang w:val="en-US"/>
        </w:rPr>
        <w:t xml:space="preserve">. </w:t>
      </w:r>
    </w:p>
    <w:p w14:paraId="48EDD0D6" w14:textId="77777777" w:rsidR="005B24EF" w:rsidRDefault="005B24EF" w:rsidP="005B24EF">
      <w:pPr>
        <w:pStyle w:val="ListParagraph"/>
        <w:ind w:left="0"/>
        <w:jc w:val="both"/>
        <w:rPr>
          <w:rFonts w:cstheme="minorHAnsi"/>
          <w:lang w:val="en-US"/>
        </w:rPr>
      </w:pPr>
    </w:p>
    <w:p w14:paraId="4F63314D" w14:textId="0E28704F" w:rsidR="00731480" w:rsidRPr="005B24EF" w:rsidRDefault="005B24EF" w:rsidP="005B24EF">
      <w:pPr>
        <w:pStyle w:val="ListParagraph"/>
        <w:ind w:left="0"/>
        <w:jc w:val="both"/>
        <w:rPr>
          <w:rFonts w:cstheme="minorHAnsi"/>
          <w:lang w:val="en-US"/>
        </w:rPr>
      </w:pPr>
      <w:r>
        <w:rPr>
          <w:rFonts w:cstheme="minorHAnsi"/>
          <w:lang w:val="en-US"/>
        </w:rPr>
        <w:t xml:space="preserve">NOTE: </w:t>
      </w:r>
      <w:r w:rsidR="00CE763C" w:rsidRPr="005B24EF">
        <w:rPr>
          <w:rFonts w:cstheme="minorHAnsi"/>
          <w:lang w:val="en-US"/>
        </w:rPr>
        <w:t>The ultrasound is integrated in the robotic console and controlled trough a grabbing point intended for a fenestrated robotic grasper.</w:t>
      </w:r>
    </w:p>
    <w:p w14:paraId="66E8870B" w14:textId="77777777" w:rsidR="00CE763C" w:rsidRPr="00D83314" w:rsidRDefault="00CE763C" w:rsidP="005C4694">
      <w:pPr>
        <w:jc w:val="both"/>
        <w:rPr>
          <w:rFonts w:cstheme="minorHAnsi"/>
          <w:lang w:val="en-US"/>
        </w:rPr>
      </w:pPr>
    </w:p>
    <w:p w14:paraId="5F438CB1" w14:textId="101C7B01" w:rsidR="000E61A9" w:rsidRPr="00D83314" w:rsidRDefault="006E60B1" w:rsidP="00475D7A">
      <w:pPr>
        <w:pStyle w:val="ListParagraph"/>
        <w:numPr>
          <w:ilvl w:val="1"/>
          <w:numId w:val="1"/>
        </w:numPr>
        <w:jc w:val="both"/>
        <w:rPr>
          <w:rFonts w:cstheme="minorHAnsi"/>
          <w:lang w:val="en-US"/>
        </w:rPr>
      </w:pPr>
      <w:r w:rsidRPr="00D83314">
        <w:rPr>
          <w:rFonts w:cstheme="minorHAnsi"/>
          <w:lang w:val="en-US"/>
        </w:rPr>
        <w:t xml:space="preserve">Opening the </w:t>
      </w:r>
      <w:r w:rsidR="0037476A" w:rsidRPr="00D83314">
        <w:rPr>
          <w:rFonts w:cstheme="minorHAnsi"/>
          <w:lang w:val="en-US"/>
        </w:rPr>
        <w:t>MPD</w:t>
      </w:r>
      <w:r w:rsidRPr="00D83314">
        <w:rPr>
          <w:rFonts w:cstheme="minorHAnsi"/>
          <w:lang w:val="en-US"/>
        </w:rPr>
        <w:t>, ligation of the gastroduodenal artery</w:t>
      </w:r>
    </w:p>
    <w:p w14:paraId="41A31F14" w14:textId="77777777" w:rsidR="00F918CD" w:rsidRDefault="00F918CD" w:rsidP="00F918CD">
      <w:pPr>
        <w:pStyle w:val="ListParagraph"/>
        <w:ind w:left="0"/>
        <w:jc w:val="both"/>
        <w:rPr>
          <w:rFonts w:cstheme="minorHAnsi"/>
          <w:lang w:val="en-US"/>
        </w:rPr>
      </w:pPr>
    </w:p>
    <w:p w14:paraId="2D5FB18C" w14:textId="77777777" w:rsidR="00F918CD" w:rsidRDefault="00F10125" w:rsidP="00F918CD">
      <w:pPr>
        <w:pStyle w:val="ListParagraph"/>
        <w:numPr>
          <w:ilvl w:val="2"/>
          <w:numId w:val="1"/>
        </w:numPr>
        <w:jc w:val="both"/>
        <w:rPr>
          <w:rFonts w:cstheme="minorHAnsi"/>
          <w:lang w:val="en-US"/>
        </w:rPr>
      </w:pPr>
      <w:r w:rsidRPr="00D83314">
        <w:rPr>
          <w:rFonts w:cstheme="minorHAnsi"/>
          <w:lang w:val="en-US"/>
        </w:rPr>
        <w:t xml:space="preserve">Determine </w:t>
      </w:r>
      <w:r w:rsidR="00CE763C" w:rsidRPr="00D83314">
        <w:rPr>
          <w:rFonts w:cstheme="minorHAnsi"/>
          <w:lang w:val="en-US"/>
        </w:rPr>
        <w:t xml:space="preserve">the trajectory of the </w:t>
      </w:r>
      <w:r w:rsidR="0037476A" w:rsidRPr="00D83314">
        <w:rPr>
          <w:rFonts w:cstheme="minorHAnsi"/>
          <w:lang w:val="en-US"/>
        </w:rPr>
        <w:t>MPD</w:t>
      </w:r>
      <w:r w:rsidRPr="00D83314">
        <w:rPr>
          <w:rFonts w:cstheme="minorHAnsi"/>
          <w:lang w:val="en-US"/>
        </w:rPr>
        <w:t xml:space="preserve"> and </w:t>
      </w:r>
      <w:r w:rsidR="008726D7" w:rsidRPr="00D83314">
        <w:rPr>
          <w:rFonts w:cstheme="minorHAnsi"/>
          <w:lang w:val="en-US"/>
        </w:rPr>
        <w:t xml:space="preserve">open </w:t>
      </w:r>
      <w:r w:rsidR="00CE763C" w:rsidRPr="00D83314">
        <w:rPr>
          <w:rFonts w:cstheme="minorHAnsi"/>
          <w:lang w:val="en-US"/>
        </w:rPr>
        <w:t xml:space="preserve">the pancreas with the robotic monopolar diathermia hook. </w:t>
      </w:r>
      <w:r w:rsidR="008726D7" w:rsidRPr="00D83314">
        <w:rPr>
          <w:rFonts w:cstheme="minorHAnsi"/>
          <w:lang w:val="en-US"/>
        </w:rPr>
        <w:t>Insert a</w:t>
      </w:r>
      <w:r w:rsidR="00C9368E" w:rsidRPr="00D83314">
        <w:rPr>
          <w:rFonts w:cstheme="minorHAnsi"/>
          <w:lang w:val="en-US"/>
        </w:rPr>
        <w:t xml:space="preserve"> </w:t>
      </w:r>
      <w:r w:rsidR="006E60B1" w:rsidRPr="00D83314">
        <w:rPr>
          <w:rFonts w:cstheme="minorHAnsi"/>
          <w:lang w:val="en-US"/>
        </w:rPr>
        <w:t>5</w:t>
      </w:r>
      <w:r w:rsidR="00F918CD">
        <w:rPr>
          <w:rFonts w:cstheme="minorHAnsi"/>
          <w:lang w:val="en-US"/>
        </w:rPr>
        <w:t>−</w:t>
      </w:r>
      <w:r w:rsidR="00D56675" w:rsidRPr="00D83314">
        <w:rPr>
          <w:rFonts w:cstheme="minorHAnsi"/>
          <w:lang w:val="en-US"/>
        </w:rPr>
        <w:t xml:space="preserve">7 Fr, </w:t>
      </w:r>
      <w:r w:rsidR="006678D2" w:rsidRPr="00D83314">
        <w:rPr>
          <w:rFonts w:cstheme="minorHAnsi"/>
          <w:lang w:val="en-US"/>
        </w:rPr>
        <w:t xml:space="preserve">10 </w:t>
      </w:r>
      <w:r w:rsidR="006E60B1" w:rsidRPr="00D83314">
        <w:rPr>
          <w:rFonts w:cstheme="minorHAnsi"/>
          <w:lang w:val="en-US"/>
        </w:rPr>
        <w:t>c</w:t>
      </w:r>
      <w:r w:rsidR="006678D2" w:rsidRPr="00D83314">
        <w:rPr>
          <w:rFonts w:cstheme="minorHAnsi"/>
          <w:lang w:val="en-US"/>
        </w:rPr>
        <w:t>m stent</w:t>
      </w:r>
      <w:r w:rsidR="00C9368E" w:rsidRPr="00D83314">
        <w:rPr>
          <w:rFonts w:cstheme="minorHAnsi"/>
          <w:lang w:val="en-US"/>
        </w:rPr>
        <w:t xml:space="preserve"> in the duct </w:t>
      </w:r>
      <w:r w:rsidR="006E60B1" w:rsidRPr="00D83314">
        <w:rPr>
          <w:rFonts w:cstheme="minorHAnsi"/>
          <w:lang w:val="en-US"/>
        </w:rPr>
        <w:t xml:space="preserve">which </w:t>
      </w:r>
      <w:r w:rsidR="00BD59EB" w:rsidRPr="00D83314">
        <w:rPr>
          <w:rFonts w:cstheme="minorHAnsi"/>
          <w:lang w:val="en-US"/>
        </w:rPr>
        <w:t>prevents</w:t>
      </w:r>
      <w:r w:rsidR="001C4EFE" w:rsidRPr="00D83314">
        <w:rPr>
          <w:rFonts w:cstheme="minorHAnsi"/>
          <w:lang w:val="en-US"/>
        </w:rPr>
        <w:t xml:space="preserve"> cautery damage to the dorsal surface of the </w:t>
      </w:r>
      <w:r w:rsidR="0037476A" w:rsidRPr="00D83314">
        <w:rPr>
          <w:rFonts w:cstheme="minorHAnsi"/>
          <w:lang w:val="en-US"/>
        </w:rPr>
        <w:t>MPD</w:t>
      </w:r>
      <w:r w:rsidR="00BD59EB" w:rsidRPr="00D83314">
        <w:rPr>
          <w:rFonts w:cstheme="minorHAnsi"/>
          <w:lang w:val="en-US"/>
        </w:rPr>
        <w:t xml:space="preserve"> during dissection</w:t>
      </w:r>
      <w:r w:rsidR="0029543A" w:rsidRPr="00D83314">
        <w:rPr>
          <w:rFonts w:cstheme="minorHAnsi"/>
          <w:lang w:val="en-US"/>
        </w:rPr>
        <w:t>.</w:t>
      </w:r>
    </w:p>
    <w:p w14:paraId="0404C135" w14:textId="77777777" w:rsidR="00F918CD" w:rsidRDefault="00F918CD" w:rsidP="00F918CD">
      <w:pPr>
        <w:pStyle w:val="ListParagraph"/>
        <w:ind w:left="0"/>
        <w:jc w:val="both"/>
        <w:rPr>
          <w:rFonts w:cstheme="minorHAnsi"/>
          <w:lang w:val="en-US"/>
        </w:rPr>
      </w:pPr>
    </w:p>
    <w:p w14:paraId="21A65BE7" w14:textId="77777777" w:rsidR="00173D0E" w:rsidRDefault="00F918CD" w:rsidP="00173D0E">
      <w:pPr>
        <w:pStyle w:val="ListParagraph"/>
        <w:numPr>
          <w:ilvl w:val="2"/>
          <w:numId w:val="1"/>
        </w:numPr>
        <w:jc w:val="both"/>
        <w:rPr>
          <w:rFonts w:cstheme="minorHAnsi"/>
          <w:lang w:val="en-US"/>
        </w:rPr>
      </w:pPr>
      <w:r>
        <w:rPr>
          <w:rFonts w:cstheme="minorHAnsi"/>
          <w:lang w:val="en-US"/>
        </w:rPr>
        <w:lastRenderedPageBreak/>
        <w:t>S</w:t>
      </w:r>
      <w:r w:rsidR="006678D2" w:rsidRPr="00F918CD">
        <w:rPr>
          <w:rFonts w:cstheme="minorHAnsi"/>
          <w:lang w:val="en-US"/>
        </w:rPr>
        <w:t>tart the pancreatic duct incision at the pancreatic neck</w:t>
      </w:r>
      <w:r w:rsidR="001C4EFE" w:rsidRPr="00F918CD">
        <w:rPr>
          <w:rFonts w:cstheme="minorHAnsi"/>
          <w:lang w:val="en-US"/>
        </w:rPr>
        <w:t xml:space="preserve"> or </w:t>
      </w:r>
      <w:r w:rsidR="006678D2" w:rsidRPr="00F918CD">
        <w:rPr>
          <w:rFonts w:cstheme="minorHAnsi"/>
          <w:lang w:val="en-US"/>
        </w:rPr>
        <w:t>body</w:t>
      </w:r>
      <w:r w:rsidR="001C4EFE" w:rsidRPr="00F918CD">
        <w:rPr>
          <w:rFonts w:cstheme="minorHAnsi"/>
          <w:lang w:val="en-US"/>
        </w:rPr>
        <w:t>;</w:t>
      </w:r>
      <w:r w:rsidR="000E61A9" w:rsidRPr="00F918CD">
        <w:rPr>
          <w:rFonts w:cstheme="minorHAnsi"/>
          <w:lang w:val="en-US"/>
        </w:rPr>
        <w:t xml:space="preserve"> </w:t>
      </w:r>
      <w:r w:rsidR="001C4EFE" w:rsidRPr="00F918CD">
        <w:rPr>
          <w:rFonts w:cstheme="minorHAnsi"/>
          <w:lang w:val="en-US"/>
        </w:rPr>
        <w:t>then</w:t>
      </w:r>
      <w:r w:rsidR="00790773" w:rsidRPr="00F918CD">
        <w:rPr>
          <w:rFonts w:cstheme="minorHAnsi"/>
          <w:lang w:val="en-US"/>
        </w:rPr>
        <w:t xml:space="preserve"> </w:t>
      </w:r>
      <w:r w:rsidR="006678D2" w:rsidRPr="00F918CD">
        <w:rPr>
          <w:rFonts w:cstheme="minorHAnsi"/>
          <w:lang w:val="en-US"/>
        </w:rPr>
        <w:t>follow the duct towards the pancreatic tail</w:t>
      </w:r>
      <w:r w:rsidR="0029543A" w:rsidRPr="00F918CD">
        <w:rPr>
          <w:rFonts w:cstheme="minorHAnsi"/>
          <w:lang w:val="en-US"/>
        </w:rPr>
        <w:t>.</w:t>
      </w:r>
    </w:p>
    <w:p w14:paraId="7F5CB62C" w14:textId="77777777" w:rsidR="00173D0E" w:rsidRDefault="00173D0E" w:rsidP="00173D0E">
      <w:pPr>
        <w:pStyle w:val="ListParagraph"/>
        <w:ind w:left="0"/>
        <w:jc w:val="both"/>
        <w:rPr>
          <w:rFonts w:cstheme="minorHAnsi"/>
          <w:lang w:val="en-US"/>
        </w:rPr>
      </w:pPr>
    </w:p>
    <w:p w14:paraId="77C6ABC6" w14:textId="1BF1C081" w:rsidR="00C9368E" w:rsidRPr="00173D0E" w:rsidRDefault="006416E9" w:rsidP="00173D0E">
      <w:pPr>
        <w:pStyle w:val="ListParagraph"/>
        <w:numPr>
          <w:ilvl w:val="2"/>
          <w:numId w:val="1"/>
        </w:numPr>
        <w:jc w:val="both"/>
        <w:rPr>
          <w:rFonts w:cstheme="minorHAnsi"/>
          <w:lang w:val="en-US"/>
        </w:rPr>
      </w:pPr>
      <w:r w:rsidRPr="00173D0E">
        <w:rPr>
          <w:rFonts w:cstheme="minorHAnsi"/>
          <w:lang w:val="en-US"/>
        </w:rPr>
        <w:t>F</w:t>
      </w:r>
      <w:r w:rsidR="006E60B1" w:rsidRPr="00173D0E">
        <w:rPr>
          <w:rFonts w:cstheme="minorHAnsi"/>
          <w:lang w:val="en-US"/>
        </w:rPr>
        <w:t xml:space="preserve">inalize by proceeding </w:t>
      </w:r>
      <w:r w:rsidR="0062438A" w:rsidRPr="00173D0E">
        <w:rPr>
          <w:rFonts w:cstheme="minorHAnsi"/>
          <w:lang w:val="en-US"/>
        </w:rPr>
        <w:t>f</w:t>
      </w:r>
      <w:r w:rsidR="006678D2" w:rsidRPr="00173D0E">
        <w:rPr>
          <w:rFonts w:cstheme="minorHAnsi"/>
          <w:lang w:val="en-US"/>
        </w:rPr>
        <w:t>rom the pancreatic body to the pancreatic head</w:t>
      </w:r>
      <w:r w:rsidR="006E60B1" w:rsidRPr="00173D0E">
        <w:rPr>
          <w:rFonts w:cstheme="minorHAnsi"/>
          <w:lang w:val="en-US"/>
        </w:rPr>
        <w:t xml:space="preserve"> which includes crossing the</w:t>
      </w:r>
      <w:r w:rsidR="006678D2" w:rsidRPr="00173D0E">
        <w:rPr>
          <w:rFonts w:cstheme="minorHAnsi"/>
          <w:lang w:val="en-US"/>
        </w:rPr>
        <w:t xml:space="preserve"> gastroduodenal artery</w:t>
      </w:r>
      <w:r w:rsidR="006E60B1" w:rsidRPr="00173D0E">
        <w:rPr>
          <w:rFonts w:cstheme="minorHAnsi"/>
          <w:lang w:val="en-US"/>
        </w:rPr>
        <w:t xml:space="preserve">. </w:t>
      </w:r>
      <w:r w:rsidR="00A946CB" w:rsidRPr="00173D0E">
        <w:rPr>
          <w:rFonts w:cstheme="minorHAnsi"/>
          <w:lang w:val="en-US"/>
        </w:rPr>
        <w:t>Expose and ligate t</w:t>
      </w:r>
      <w:r w:rsidR="006678D2" w:rsidRPr="00173D0E">
        <w:rPr>
          <w:rFonts w:cstheme="minorHAnsi"/>
          <w:lang w:val="en-US"/>
        </w:rPr>
        <w:t xml:space="preserve">he </w:t>
      </w:r>
      <w:r w:rsidR="009D289D" w:rsidRPr="00173D0E">
        <w:rPr>
          <w:rFonts w:cstheme="minorHAnsi"/>
          <w:lang w:val="en-US"/>
        </w:rPr>
        <w:t>gastroduodenal artery</w:t>
      </w:r>
      <w:r w:rsidR="006678D2" w:rsidRPr="00173D0E">
        <w:rPr>
          <w:rFonts w:cstheme="minorHAnsi"/>
          <w:lang w:val="en-US"/>
        </w:rPr>
        <w:t xml:space="preserve"> </w:t>
      </w:r>
      <w:r w:rsidR="006E60B1" w:rsidRPr="00173D0E">
        <w:rPr>
          <w:rFonts w:cstheme="minorHAnsi"/>
          <w:lang w:val="en-US"/>
        </w:rPr>
        <w:t xml:space="preserve">on both sides, just below and above the pancreatic duct </w:t>
      </w:r>
      <w:r w:rsidR="00D56675" w:rsidRPr="00173D0E">
        <w:rPr>
          <w:rFonts w:cstheme="minorHAnsi"/>
          <w:lang w:val="en-US"/>
        </w:rPr>
        <w:t xml:space="preserve">with stitches and </w:t>
      </w:r>
      <w:r w:rsidR="00B62DA2" w:rsidRPr="00173D0E">
        <w:rPr>
          <w:rFonts w:cstheme="minorHAnsi"/>
          <w:lang w:val="en-US"/>
        </w:rPr>
        <w:t xml:space="preserve">subsequently </w:t>
      </w:r>
      <w:r w:rsidR="00D56675" w:rsidRPr="00173D0E">
        <w:rPr>
          <w:rFonts w:cstheme="minorHAnsi"/>
          <w:lang w:val="en-US"/>
        </w:rPr>
        <w:t>transected</w:t>
      </w:r>
      <w:r w:rsidR="006678D2" w:rsidRPr="00173D0E">
        <w:rPr>
          <w:rFonts w:cstheme="minorHAnsi"/>
          <w:lang w:val="en-US"/>
        </w:rPr>
        <w:t>.</w:t>
      </w:r>
    </w:p>
    <w:p w14:paraId="42C1906C" w14:textId="77777777" w:rsidR="00347129" w:rsidRPr="00D83314" w:rsidRDefault="00347129" w:rsidP="005C4694">
      <w:pPr>
        <w:jc w:val="both"/>
        <w:rPr>
          <w:rFonts w:cstheme="minorHAnsi"/>
          <w:lang w:val="en-US"/>
        </w:rPr>
      </w:pPr>
    </w:p>
    <w:p w14:paraId="730CF452" w14:textId="39F96B06" w:rsidR="000E61A9" w:rsidRPr="00D83314" w:rsidRDefault="00CE763C" w:rsidP="002D11F3">
      <w:pPr>
        <w:pStyle w:val="ListParagraph"/>
        <w:numPr>
          <w:ilvl w:val="1"/>
          <w:numId w:val="1"/>
        </w:numPr>
        <w:jc w:val="both"/>
        <w:rPr>
          <w:rFonts w:cstheme="minorHAnsi"/>
          <w:lang w:val="en-US"/>
        </w:rPr>
      </w:pPr>
      <w:r w:rsidRPr="00D83314">
        <w:rPr>
          <w:rFonts w:cstheme="minorHAnsi"/>
          <w:lang w:val="en-US"/>
        </w:rPr>
        <w:t xml:space="preserve">Identification of the </w:t>
      </w:r>
      <w:r w:rsidR="00234092" w:rsidRPr="00D83314">
        <w:rPr>
          <w:rFonts w:cstheme="minorHAnsi"/>
          <w:lang w:val="en-US"/>
        </w:rPr>
        <w:t>Roux limb</w:t>
      </w:r>
    </w:p>
    <w:p w14:paraId="25BCB43B" w14:textId="1E53D5A0" w:rsidR="00173D0E" w:rsidRDefault="00173D0E" w:rsidP="00173D0E">
      <w:pPr>
        <w:pStyle w:val="ListParagraph"/>
        <w:ind w:left="0"/>
        <w:jc w:val="both"/>
        <w:rPr>
          <w:rFonts w:cstheme="minorHAnsi"/>
          <w:lang w:val="en-US"/>
        </w:rPr>
      </w:pPr>
    </w:p>
    <w:p w14:paraId="11372981" w14:textId="4FF33B31" w:rsidR="00DB1C6E" w:rsidRDefault="00DB1C6E" w:rsidP="00173D0E">
      <w:pPr>
        <w:pStyle w:val="ListParagraph"/>
        <w:ind w:left="0"/>
        <w:jc w:val="both"/>
        <w:rPr>
          <w:rFonts w:cstheme="minorHAnsi"/>
          <w:lang w:val="en-US"/>
        </w:rPr>
      </w:pPr>
      <w:r>
        <w:rPr>
          <w:rFonts w:cstheme="minorHAnsi"/>
          <w:lang w:val="en-US"/>
        </w:rPr>
        <w:t xml:space="preserve">NOTE: Pulling up </w:t>
      </w:r>
      <w:r w:rsidR="00026386">
        <w:rPr>
          <w:rFonts w:cstheme="minorHAnsi"/>
          <w:lang w:val="en-US"/>
        </w:rPr>
        <w:t xml:space="preserve">the </w:t>
      </w:r>
      <w:r>
        <w:rPr>
          <w:rFonts w:cstheme="minorHAnsi"/>
          <w:lang w:val="en-US"/>
        </w:rPr>
        <w:t>small bowel to identify the Roux limb.</w:t>
      </w:r>
    </w:p>
    <w:p w14:paraId="766A7FC3" w14:textId="77777777" w:rsidR="00DB1C6E" w:rsidRDefault="00DB1C6E" w:rsidP="00173D0E">
      <w:pPr>
        <w:pStyle w:val="ListParagraph"/>
        <w:ind w:left="0"/>
        <w:jc w:val="both"/>
        <w:rPr>
          <w:rFonts w:cstheme="minorHAnsi"/>
          <w:lang w:val="en-US"/>
        </w:rPr>
      </w:pPr>
    </w:p>
    <w:p w14:paraId="7218E5B5" w14:textId="77777777" w:rsidR="00173D0E" w:rsidRDefault="00A946CB" w:rsidP="00173D0E">
      <w:pPr>
        <w:pStyle w:val="ListParagraph"/>
        <w:numPr>
          <w:ilvl w:val="2"/>
          <w:numId w:val="1"/>
        </w:numPr>
        <w:jc w:val="both"/>
        <w:rPr>
          <w:rFonts w:cstheme="minorHAnsi"/>
          <w:lang w:val="en-US"/>
        </w:rPr>
      </w:pPr>
      <w:r w:rsidRPr="00D83314">
        <w:rPr>
          <w:rFonts w:cstheme="minorHAnsi"/>
          <w:lang w:val="en-US"/>
        </w:rPr>
        <w:t>Reflect t</w:t>
      </w:r>
      <w:r w:rsidR="00C9427E" w:rsidRPr="00D83314">
        <w:rPr>
          <w:rFonts w:cstheme="minorHAnsi"/>
          <w:lang w:val="en-US"/>
        </w:rPr>
        <w:t xml:space="preserve">he transverse colon cranially </w:t>
      </w:r>
      <w:r w:rsidR="007C72AD" w:rsidRPr="00D83314">
        <w:rPr>
          <w:rFonts w:cstheme="minorHAnsi"/>
          <w:lang w:val="en-US"/>
        </w:rPr>
        <w:t>to identify</w:t>
      </w:r>
      <w:r w:rsidR="00C9427E" w:rsidRPr="00D83314">
        <w:rPr>
          <w:rFonts w:cstheme="minorHAnsi"/>
          <w:lang w:val="en-US"/>
        </w:rPr>
        <w:t xml:space="preserve"> </w:t>
      </w:r>
      <w:r w:rsidR="00BD59EB" w:rsidRPr="00D83314">
        <w:rPr>
          <w:rFonts w:cstheme="minorHAnsi"/>
          <w:lang w:val="en-US"/>
        </w:rPr>
        <w:t xml:space="preserve">the ligament of </w:t>
      </w:r>
      <w:r w:rsidR="00C9427E" w:rsidRPr="00D83314">
        <w:rPr>
          <w:rFonts w:cstheme="minorHAnsi"/>
          <w:lang w:val="en-US"/>
        </w:rPr>
        <w:t>Treitz</w:t>
      </w:r>
      <w:r w:rsidR="007C72AD" w:rsidRPr="00D83314">
        <w:rPr>
          <w:rFonts w:cstheme="minorHAnsi"/>
          <w:lang w:val="en-US"/>
        </w:rPr>
        <w:t xml:space="preserve"> and </w:t>
      </w:r>
      <w:r w:rsidRPr="00D83314">
        <w:rPr>
          <w:rFonts w:cstheme="minorHAnsi"/>
          <w:lang w:val="en-US"/>
        </w:rPr>
        <w:t xml:space="preserve">open </w:t>
      </w:r>
      <w:r w:rsidR="007C72AD" w:rsidRPr="00D83314">
        <w:rPr>
          <w:rFonts w:cstheme="minorHAnsi"/>
          <w:lang w:val="en-US"/>
        </w:rPr>
        <w:t>the mesocolon</w:t>
      </w:r>
      <w:r w:rsidRPr="00D83314">
        <w:rPr>
          <w:rFonts w:cstheme="minorHAnsi"/>
          <w:lang w:val="en-US"/>
        </w:rPr>
        <w:t xml:space="preserve"> </w:t>
      </w:r>
      <w:r w:rsidR="007C72AD" w:rsidRPr="00D83314">
        <w:rPr>
          <w:rFonts w:cstheme="minorHAnsi"/>
          <w:lang w:val="en-US"/>
        </w:rPr>
        <w:t xml:space="preserve">in the avascular plane to the </w:t>
      </w:r>
      <w:r w:rsidR="008C00AA" w:rsidRPr="00D83314">
        <w:rPr>
          <w:rFonts w:cstheme="minorHAnsi"/>
          <w:lang w:val="en-US"/>
        </w:rPr>
        <w:t xml:space="preserve">(patient’s) </w:t>
      </w:r>
      <w:r w:rsidR="007C72AD" w:rsidRPr="00D83314">
        <w:rPr>
          <w:rFonts w:cstheme="minorHAnsi"/>
          <w:lang w:val="en-US"/>
        </w:rPr>
        <w:t xml:space="preserve">left of the middle </w:t>
      </w:r>
      <w:proofErr w:type="spellStart"/>
      <w:r w:rsidR="007C72AD" w:rsidRPr="00D83314">
        <w:rPr>
          <w:rFonts w:cstheme="minorHAnsi"/>
          <w:lang w:val="en-US"/>
        </w:rPr>
        <w:t>mesocol</w:t>
      </w:r>
      <w:r w:rsidR="00C56E06" w:rsidRPr="00D83314">
        <w:rPr>
          <w:rFonts w:cstheme="minorHAnsi"/>
          <w:lang w:val="en-US"/>
        </w:rPr>
        <w:t>on</w:t>
      </w:r>
      <w:r w:rsidR="007C72AD" w:rsidRPr="00D83314">
        <w:rPr>
          <w:rFonts w:cstheme="minorHAnsi"/>
          <w:lang w:val="en-US"/>
        </w:rPr>
        <w:t>ic</w:t>
      </w:r>
      <w:proofErr w:type="spellEnd"/>
      <w:r w:rsidR="007C72AD" w:rsidRPr="00D83314">
        <w:rPr>
          <w:rFonts w:cstheme="minorHAnsi"/>
          <w:lang w:val="en-US"/>
        </w:rPr>
        <w:t xml:space="preserve"> vessels</w:t>
      </w:r>
      <w:r w:rsidR="0029543A" w:rsidRPr="00D83314">
        <w:rPr>
          <w:rFonts w:cstheme="minorHAnsi"/>
          <w:lang w:val="en-US"/>
        </w:rPr>
        <w:t>.</w:t>
      </w:r>
    </w:p>
    <w:p w14:paraId="4DBB4BB7" w14:textId="77777777" w:rsidR="00173D0E" w:rsidRDefault="00173D0E" w:rsidP="00173D0E">
      <w:pPr>
        <w:pStyle w:val="ListParagraph"/>
        <w:ind w:left="0"/>
        <w:jc w:val="both"/>
        <w:rPr>
          <w:rFonts w:cstheme="minorHAnsi"/>
          <w:lang w:val="en-US"/>
        </w:rPr>
      </w:pPr>
    </w:p>
    <w:p w14:paraId="1314777F" w14:textId="77777777" w:rsidR="00173D0E" w:rsidRDefault="006C4F1D" w:rsidP="00173D0E">
      <w:pPr>
        <w:pStyle w:val="ListParagraph"/>
        <w:numPr>
          <w:ilvl w:val="2"/>
          <w:numId w:val="1"/>
        </w:numPr>
        <w:jc w:val="both"/>
        <w:rPr>
          <w:rFonts w:cstheme="minorHAnsi"/>
          <w:lang w:val="en-US"/>
        </w:rPr>
      </w:pPr>
      <w:r w:rsidRPr="00173D0E">
        <w:rPr>
          <w:rFonts w:cstheme="minorHAnsi"/>
          <w:lang w:val="en-US"/>
        </w:rPr>
        <w:t xml:space="preserve">Approximately </w:t>
      </w:r>
      <w:r w:rsidR="007C72AD" w:rsidRPr="00173D0E">
        <w:rPr>
          <w:rFonts w:cstheme="minorHAnsi"/>
          <w:lang w:val="en-US"/>
        </w:rPr>
        <w:t>30</w:t>
      </w:r>
      <w:r w:rsidR="00AF6428" w:rsidRPr="00173D0E">
        <w:rPr>
          <w:rFonts w:cstheme="minorHAnsi"/>
          <w:lang w:val="en-US"/>
        </w:rPr>
        <w:t xml:space="preserve"> </w:t>
      </w:r>
      <w:r w:rsidR="007C72AD" w:rsidRPr="00173D0E">
        <w:rPr>
          <w:rFonts w:cstheme="minorHAnsi"/>
          <w:lang w:val="en-US"/>
        </w:rPr>
        <w:t xml:space="preserve">cm </w:t>
      </w:r>
      <w:r w:rsidRPr="00173D0E">
        <w:rPr>
          <w:rFonts w:cstheme="minorHAnsi"/>
          <w:lang w:val="en-US"/>
        </w:rPr>
        <w:t xml:space="preserve">from Treitz ligament, </w:t>
      </w:r>
      <w:r w:rsidR="00F10125" w:rsidRPr="00173D0E">
        <w:rPr>
          <w:rFonts w:cstheme="minorHAnsi"/>
          <w:lang w:val="en-US"/>
        </w:rPr>
        <w:t xml:space="preserve">divide </w:t>
      </w:r>
      <w:r w:rsidR="007C72AD" w:rsidRPr="00173D0E">
        <w:rPr>
          <w:rFonts w:cstheme="minorHAnsi"/>
          <w:lang w:val="en-US"/>
        </w:rPr>
        <w:t>the jejunum</w:t>
      </w:r>
      <w:r w:rsidRPr="00173D0E">
        <w:rPr>
          <w:rFonts w:cstheme="minorHAnsi"/>
          <w:lang w:val="en-US"/>
        </w:rPr>
        <w:t xml:space="preserve"> using </w:t>
      </w:r>
      <w:r w:rsidR="007C72AD" w:rsidRPr="00173D0E">
        <w:rPr>
          <w:rFonts w:cstheme="minorHAnsi"/>
          <w:lang w:val="en-US"/>
        </w:rPr>
        <w:t>an endo</w:t>
      </w:r>
      <w:r w:rsidR="00493E88" w:rsidRPr="00173D0E">
        <w:rPr>
          <w:rFonts w:cstheme="minorHAnsi"/>
          <w:lang w:val="en-US"/>
        </w:rPr>
        <w:t>-</w:t>
      </w:r>
      <w:r w:rsidRPr="00173D0E">
        <w:rPr>
          <w:rFonts w:cstheme="minorHAnsi"/>
          <w:lang w:val="en-US"/>
        </w:rPr>
        <w:t>staple</w:t>
      </w:r>
      <w:r w:rsidR="00E303BD" w:rsidRPr="00173D0E">
        <w:rPr>
          <w:rFonts w:cstheme="minorHAnsi"/>
          <w:lang w:val="en-US"/>
        </w:rPr>
        <w:t>r</w:t>
      </w:r>
      <w:r w:rsidRPr="00173D0E">
        <w:rPr>
          <w:rFonts w:cstheme="minorHAnsi"/>
          <w:lang w:val="en-US"/>
        </w:rPr>
        <w:t xml:space="preserve">. </w:t>
      </w:r>
      <w:r w:rsidR="00A946CB" w:rsidRPr="00173D0E">
        <w:rPr>
          <w:rFonts w:cstheme="minorHAnsi"/>
          <w:lang w:val="en-US"/>
        </w:rPr>
        <w:t>Mark t</w:t>
      </w:r>
      <w:r w:rsidR="00435429" w:rsidRPr="00173D0E">
        <w:rPr>
          <w:rFonts w:cstheme="minorHAnsi"/>
          <w:lang w:val="en-US"/>
        </w:rPr>
        <w:t xml:space="preserve">he proximal end using a long suture which is retained. </w:t>
      </w:r>
      <w:r w:rsidR="00427E71" w:rsidRPr="00173D0E">
        <w:rPr>
          <w:rFonts w:cstheme="minorHAnsi"/>
          <w:lang w:val="en-US"/>
        </w:rPr>
        <w:t>Pass t</w:t>
      </w:r>
      <w:r w:rsidRPr="00173D0E">
        <w:rPr>
          <w:rFonts w:cstheme="minorHAnsi"/>
          <w:lang w:val="en-US"/>
        </w:rPr>
        <w:t xml:space="preserve">he Roux limb through the defect and placed </w:t>
      </w:r>
      <w:proofErr w:type="gramStart"/>
      <w:r w:rsidRPr="00173D0E">
        <w:rPr>
          <w:rFonts w:cstheme="minorHAnsi"/>
          <w:lang w:val="en-US"/>
        </w:rPr>
        <w:t>in close proximity to</w:t>
      </w:r>
      <w:proofErr w:type="gramEnd"/>
      <w:r w:rsidRPr="00173D0E">
        <w:rPr>
          <w:rFonts w:cstheme="minorHAnsi"/>
          <w:lang w:val="en-US"/>
        </w:rPr>
        <w:t xml:space="preserve"> the MPD. </w:t>
      </w:r>
      <w:r w:rsidR="00427E71" w:rsidRPr="00173D0E">
        <w:rPr>
          <w:rFonts w:cstheme="minorHAnsi"/>
          <w:lang w:val="en-US"/>
        </w:rPr>
        <w:t>Place t</w:t>
      </w:r>
      <w:r w:rsidRPr="00173D0E">
        <w:rPr>
          <w:rFonts w:cstheme="minorHAnsi"/>
          <w:lang w:val="en-US"/>
        </w:rPr>
        <w:t>he stapled end</w:t>
      </w:r>
      <w:r w:rsidR="000A4694" w:rsidRPr="00173D0E">
        <w:rPr>
          <w:rFonts w:cstheme="minorHAnsi"/>
          <w:lang w:val="en-US"/>
        </w:rPr>
        <w:t>/stump</w:t>
      </w:r>
      <w:r w:rsidRPr="00173D0E">
        <w:rPr>
          <w:rFonts w:cstheme="minorHAnsi"/>
          <w:lang w:val="en-US"/>
        </w:rPr>
        <w:t xml:space="preserve"> of the bowel towards the splenic hilum.</w:t>
      </w:r>
    </w:p>
    <w:p w14:paraId="6024366C" w14:textId="77777777" w:rsidR="00173D0E" w:rsidRDefault="00173D0E" w:rsidP="00173D0E">
      <w:pPr>
        <w:pStyle w:val="ListParagraph"/>
        <w:ind w:left="0"/>
        <w:jc w:val="both"/>
        <w:rPr>
          <w:rFonts w:cstheme="minorHAnsi"/>
          <w:lang w:val="en-US"/>
        </w:rPr>
      </w:pPr>
    </w:p>
    <w:p w14:paraId="3D788E56" w14:textId="079AFE8E" w:rsidR="007154E3" w:rsidRPr="00173D0E" w:rsidRDefault="00427E71" w:rsidP="00173D0E">
      <w:pPr>
        <w:pStyle w:val="ListParagraph"/>
        <w:numPr>
          <w:ilvl w:val="2"/>
          <w:numId w:val="1"/>
        </w:numPr>
        <w:jc w:val="both"/>
        <w:rPr>
          <w:rFonts w:cstheme="minorHAnsi"/>
          <w:lang w:val="en-US"/>
        </w:rPr>
      </w:pPr>
      <w:r w:rsidRPr="00173D0E">
        <w:rPr>
          <w:rFonts w:cstheme="minorHAnsi"/>
          <w:lang w:val="en-US"/>
        </w:rPr>
        <w:t>Mark t</w:t>
      </w:r>
      <w:r w:rsidR="00CA5406" w:rsidRPr="00173D0E">
        <w:rPr>
          <w:rFonts w:cstheme="minorHAnsi"/>
          <w:lang w:val="en-US"/>
        </w:rPr>
        <w:t xml:space="preserve">he future lateral jejuno-jejunostomy site by a single suture after </w:t>
      </w:r>
      <w:r w:rsidRPr="00173D0E">
        <w:rPr>
          <w:rFonts w:cstheme="minorHAnsi"/>
          <w:lang w:val="en-US"/>
        </w:rPr>
        <w:t xml:space="preserve">measuring </w:t>
      </w:r>
      <w:proofErr w:type="gramStart"/>
      <w:r w:rsidR="00CA5406" w:rsidRPr="00173D0E">
        <w:rPr>
          <w:rFonts w:cstheme="minorHAnsi"/>
          <w:lang w:val="en-US"/>
        </w:rPr>
        <w:t>a distance of 50</w:t>
      </w:r>
      <w:proofErr w:type="gramEnd"/>
      <w:r w:rsidR="00CA5406" w:rsidRPr="00173D0E">
        <w:rPr>
          <w:rFonts w:cstheme="minorHAnsi"/>
          <w:lang w:val="en-US"/>
        </w:rPr>
        <w:t xml:space="preserve"> cm between the pancreatic anastomosis and the lateral jejuno-jejunostomy site.</w:t>
      </w:r>
    </w:p>
    <w:p w14:paraId="50E73946" w14:textId="6E6184F8" w:rsidR="007154E3" w:rsidRPr="00D83314" w:rsidRDefault="007154E3" w:rsidP="005C4694">
      <w:pPr>
        <w:jc w:val="both"/>
        <w:rPr>
          <w:rFonts w:cstheme="minorHAnsi"/>
          <w:lang w:val="en-US"/>
        </w:rPr>
      </w:pPr>
    </w:p>
    <w:p w14:paraId="12E18FC0" w14:textId="1D68057B" w:rsidR="009948BB" w:rsidRDefault="00CA5406" w:rsidP="002D11F3">
      <w:pPr>
        <w:pStyle w:val="ListParagraph"/>
        <w:numPr>
          <w:ilvl w:val="1"/>
          <w:numId w:val="1"/>
        </w:numPr>
        <w:jc w:val="both"/>
        <w:rPr>
          <w:rFonts w:cstheme="minorHAnsi"/>
          <w:lang w:val="en-US"/>
        </w:rPr>
      </w:pPr>
      <w:proofErr w:type="spellStart"/>
      <w:r w:rsidRPr="00D83314">
        <w:rPr>
          <w:rFonts w:cstheme="minorHAnsi"/>
          <w:lang w:val="en-US"/>
        </w:rPr>
        <w:t>Pancreatic</w:t>
      </w:r>
      <w:r w:rsidR="00C56E06" w:rsidRPr="00D83314">
        <w:rPr>
          <w:rFonts w:cstheme="minorHAnsi"/>
          <w:lang w:val="en-US"/>
        </w:rPr>
        <w:t>ojejunostomy</w:t>
      </w:r>
      <w:proofErr w:type="spellEnd"/>
      <w:r w:rsidR="00475D7A">
        <w:rPr>
          <w:rFonts w:cstheme="minorHAnsi"/>
          <w:lang w:val="en-US"/>
        </w:rPr>
        <w:t xml:space="preserve"> anastomosis</w:t>
      </w:r>
    </w:p>
    <w:p w14:paraId="252D87B2" w14:textId="77777777" w:rsidR="00475D7A" w:rsidRPr="00D83314" w:rsidRDefault="00475D7A" w:rsidP="00475D7A">
      <w:pPr>
        <w:pStyle w:val="ListParagraph"/>
        <w:ind w:left="0"/>
        <w:jc w:val="both"/>
        <w:rPr>
          <w:rFonts w:cstheme="minorHAnsi"/>
          <w:lang w:val="en-US"/>
        </w:rPr>
      </w:pPr>
    </w:p>
    <w:p w14:paraId="779C7EBA" w14:textId="65A67AFE" w:rsidR="0029543A" w:rsidRPr="00D83314" w:rsidRDefault="004D3F7D" w:rsidP="004D3F7D">
      <w:pPr>
        <w:pStyle w:val="ListParagraph"/>
        <w:ind w:left="0"/>
        <w:jc w:val="both"/>
        <w:rPr>
          <w:rFonts w:cstheme="minorHAnsi"/>
          <w:lang w:val="en-US"/>
        </w:rPr>
      </w:pPr>
      <w:r>
        <w:rPr>
          <w:rFonts w:cstheme="minorHAnsi"/>
          <w:lang w:val="en-US"/>
        </w:rPr>
        <w:t xml:space="preserve">NOTE: </w:t>
      </w:r>
      <w:r w:rsidR="0029543A" w:rsidRPr="00D83314">
        <w:rPr>
          <w:rFonts w:cstheme="minorHAnsi"/>
          <w:lang w:val="en-US"/>
        </w:rPr>
        <w:t>T</w:t>
      </w:r>
      <w:r w:rsidR="00CC1CEB" w:rsidRPr="00D83314">
        <w:rPr>
          <w:rFonts w:cstheme="minorHAnsi"/>
          <w:lang w:val="en-US"/>
        </w:rPr>
        <w:t xml:space="preserve">he Roux limb is opened with monopolar electrocautery. </w:t>
      </w:r>
    </w:p>
    <w:p w14:paraId="24C7EA19" w14:textId="77777777" w:rsidR="00A617F1" w:rsidRDefault="00A617F1" w:rsidP="00A617F1">
      <w:pPr>
        <w:pStyle w:val="ListParagraph"/>
        <w:ind w:left="0"/>
        <w:jc w:val="both"/>
        <w:rPr>
          <w:rFonts w:cstheme="minorHAnsi"/>
          <w:lang w:val="en-US"/>
        </w:rPr>
      </w:pPr>
    </w:p>
    <w:p w14:paraId="0EF72189" w14:textId="595D4B71" w:rsidR="003C3E9C" w:rsidRDefault="00AA077C" w:rsidP="00A617F1">
      <w:pPr>
        <w:pStyle w:val="ListParagraph"/>
        <w:numPr>
          <w:ilvl w:val="2"/>
          <w:numId w:val="1"/>
        </w:numPr>
        <w:jc w:val="both"/>
        <w:rPr>
          <w:rFonts w:cstheme="minorHAnsi"/>
          <w:lang w:val="en-US"/>
        </w:rPr>
      </w:pPr>
      <w:r w:rsidRPr="00D83314">
        <w:rPr>
          <w:rFonts w:cstheme="minorHAnsi"/>
          <w:lang w:val="en-US"/>
        </w:rPr>
        <w:t xml:space="preserve">First, </w:t>
      </w:r>
      <w:r w:rsidR="00427E71" w:rsidRPr="00D83314">
        <w:rPr>
          <w:rFonts w:cstheme="minorHAnsi"/>
          <w:lang w:val="en-US"/>
        </w:rPr>
        <w:t xml:space="preserve">complete </w:t>
      </w:r>
      <w:r w:rsidRPr="00D83314">
        <w:rPr>
          <w:rFonts w:cstheme="minorHAnsi"/>
          <w:lang w:val="en-US"/>
        </w:rPr>
        <w:t>t</w:t>
      </w:r>
      <w:r w:rsidR="00CC1CEB" w:rsidRPr="00D83314">
        <w:rPr>
          <w:rFonts w:cstheme="minorHAnsi"/>
          <w:lang w:val="en-US"/>
        </w:rPr>
        <w:t xml:space="preserve">he </w:t>
      </w:r>
      <w:r w:rsidR="00CA5406" w:rsidRPr="00D83314">
        <w:rPr>
          <w:rFonts w:cstheme="minorHAnsi"/>
          <w:lang w:val="en-US"/>
        </w:rPr>
        <w:t>caudal part of the anastomosis (‘inferior border’</w:t>
      </w:r>
      <w:r w:rsidR="00427E71" w:rsidRPr="00D83314">
        <w:rPr>
          <w:rFonts w:cstheme="minorHAnsi"/>
          <w:lang w:val="en-US"/>
        </w:rPr>
        <w:t>)</w:t>
      </w:r>
      <w:r w:rsidR="00CC1CEB" w:rsidRPr="00D83314">
        <w:rPr>
          <w:rFonts w:cstheme="minorHAnsi"/>
          <w:lang w:val="en-US"/>
        </w:rPr>
        <w:t xml:space="preserve"> with a </w:t>
      </w:r>
      <w:r w:rsidR="008A321C" w:rsidRPr="00D83314">
        <w:rPr>
          <w:rFonts w:cstheme="minorHAnsi"/>
          <w:lang w:val="en-US"/>
        </w:rPr>
        <w:t>single row</w:t>
      </w:r>
      <w:r w:rsidR="00CC1CEB" w:rsidRPr="00D83314">
        <w:rPr>
          <w:rFonts w:cstheme="minorHAnsi"/>
          <w:lang w:val="en-US"/>
        </w:rPr>
        <w:t xml:space="preserve"> running suture until the </w:t>
      </w:r>
      <w:r w:rsidR="00D46615" w:rsidRPr="00D83314">
        <w:rPr>
          <w:rFonts w:cstheme="minorHAnsi"/>
          <w:lang w:val="en-US"/>
        </w:rPr>
        <w:t>medial</w:t>
      </w:r>
      <w:r w:rsidR="00CC1CEB" w:rsidRPr="00D83314">
        <w:rPr>
          <w:rFonts w:cstheme="minorHAnsi"/>
          <w:lang w:val="en-US"/>
        </w:rPr>
        <w:t xml:space="preserve"> end is reached</w:t>
      </w:r>
      <w:r w:rsidRPr="00D83314">
        <w:rPr>
          <w:rFonts w:cstheme="minorHAnsi"/>
          <w:lang w:val="en-US"/>
        </w:rPr>
        <w:t>, t</w:t>
      </w:r>
      <w:r w:rsidR="00CC1CEB" w:rsidRPr="00D83314">
        <w:rPr>
          <w:rFonts w:cstheme="minorHAnsi"/>
          <w:lang w:val="en-US"/>
        </w:rPr>
        <w:t xml:space="preserve">hen </w:t>
      </w:r>
      <w:r w:rsidR="00427E71" w:rsidRPr="00D83314">
        <w:rPr>
          <w:rFonts w:cstheme="minorHAnsi"/>
          <w:lang w:val="en-US"/>
        </w:rPr>
        <w:t xml:space="preserve">complete </w:t>
      </w:r>
      <w:r w:rsidRPr="00D83314">
        <w:rPr>
          <w:rFonts w:cstheme="minorHAnsi"/>
          <w:lang w:val="en-US"/>
        </w:rPr>
        <w:t>the anterior</w:t>
      </w:r>
      <w:r w:rsidR="00B20EB9">
        <w:rPr>
          <w:rFonts w:cstheme="minorHAnsi"/>
          <w:lang w:val="en-US"/>
        </w:rPr>
        <w:t xml:space="preserve"> or cranial</w:t>
      </w:r>
      <w:r w:rsidRPr="00D83314">
        <w:rPr>
          <w:rFonts w:cstheme="minorHAnsi"/>
          <w:lang w:val="en-US"/>
        </w:rPr>
        <w:t xml:space="preserve"> wall </w:t>
      </w:r>
      <w:r w:rsidR="002A46BF" w:rsidRPr="00D83314">
        <w:rPr>
          <w:rFonts w:cstheme="minorHAnsi"/>
          <w:lang w:val="en-US"/>
        </w:rPr>
        <w:t>in the same fashion</w:t>
      </w:r>
      <w:r w:rsidR="00B20EB9">
        <w:rPr>
          <w:rFonts w:cstheme="minorHAnsi"/>
          <w:lang w:val="en-US"/>
        </w:rPr>
        <w:t xml:space="preserve"> with a new running suture.</w:t>
      </w:r>
    </w:p>
    <w:p w14:paraId="5BFAF27A" w14:textId="77777777" w:rsidR="003C3E9C" w:rsidRDefault="003C3E9C" w:rsidP="003C3E9C">
      <w:pPr>
        <w:pStyle w:val="ListParagraph"/>
        <w:ind w:left="0"/>
        <w:jc w:val="both"/>
        <w:rPr>
          <w:rFonts w:cstheme="minorHAnsi"/>
          <w:lang w:val="en-US"/>
        </w:rPr>
      </w:pPr>
    </w:p>
    <w:p w14:paraId="5B464360" w14:textId="4077B798" w:rsidR="0029543A" w:rsidRDefault="003C3E9C" w:rsidP="003C3E9C">
      <w:pPr>
        <w:pStyle w:val="ListParagraph"/>
        <w:ind w:left="0"/>
        <w:jc w:val="both"/>
        <w:rPr>
          <w:rFonts w:cstheme="minorHAnsi"/>
          <w:lang w:val="en-US"/>
        </w:rPr>
      </w:pPr>
      <w:r>
        <w:rPr>
          <w:rFonts w:cstheme="minorHAnsi"/>
          <w:lang w:val="en-US"/>
        </w:rPr>
        <w:t xml:space="preserve">NOTE: </w:t>
      </w:r>
      <w:r w:rsidR="00AA077C" w:rsidRPr="00D83314">
        <w:rPr>
          <w:rFonts w:cstheme="minorHAnsi"/>
          <w:lang w:val="en-US"/>
        </w:rPr>
        <w:t xml:space="preserve">Both the layers are made using a </w:t>
      </w:r>
      <w:r w:rsidR="00CC1CEB" w:rsidRPr="00D83314">
        <w:rPr>
          <w:rFonts w:cstheme="minorHAnsi"/>
          <w:lang w:val="en-US"/>
        </w:rPr>
        <w:t xml:space="preserve">3-0 </w:t>
      </w:r>
      <w:r w:rsidR="00AF6428" w:rsidRPr="00D83314">
        <w:rPr>
          <w:rFonts w:cstheme="minorHAnsi"/>
          <w:lang w:val="en-US"/>
        </w:rPr>
        <w:t>barbed suture</w:t>
      </w:r>
      <w:r w:rsidR="00CC1CEB" w:rsidRPr="00D83314">
        <w:rPr>
          <w:rFonts w:cstheme="minorHAnsi"/>
          <w:lang w:val="en-US"/>
        </w:rPr>
        <w:t xml:space="preserve"> (9’’ 23</w:t>
      </w:r>
      <w:r w:rsidR="00AF6428" w:rsidRPr="00D83314">
        <w:rPr>
          <w:rFonts w:cstheme="minorHAnsi"/>
          <w:lang w:val="en-US"/>
        </w:rPr>
        <w:t xml:space="preserve"> </w:t>
      </w:r>
      <w:r w:rsidR="00CC1CEB" w:rsidRPr="00D83314">
        <w:rPr>
          <w:rFonts w:cstheme="minorHAnsi"/>
          <w:lang w:val="en-US"/>
        </w:rPr>
        <w:t xml:space="preserve">cm, V-20, </w:t>
      </w:r>
      <w:r w:rsidR="00AF6428" w:rsidRPr="00D83314">
        <w:rPr>
          <w:rFonts w:cstheme="minorHAnsi"/>
          <w:lang w:val="en-US"/>
        </w:rPr>
        <w:t xml:space="preserve">½ </w:t>
      </w:r>
      <w:r w:rsidR="00981EDD" w:rsidRPr="00D83314">
        <w:rPr>
          <w:rFonts w:cstheme="minorHAnsi"/>
          <w:lang w:val="en-US"/>
        </w:rPr>
        <w:t xml:space="preserve">circle </w:t>
      </w:r>
      <w:r w:rsidR="00CC1CEB" w:rsidRPr="00D83314">
        <w:rPr>
          <w:rFonts w:cstheme="minorHAnsi"/>
          <w:lang w:val="en-US"/>
        </w:rPr>
        <w:t>26</w:t>
      </w:r>
      <w:r w:rsidR="00AF6428" w:rsidRPr="00D83314">
        <w:rPr>
          <w:rFonts w:cstheme="minorHAnsi"/>
          <w:lang w:val="en-US"/>
        </w:rPr>
        <w:t xml:space="preserve"> </w:t>
      </w:r>
      <w:r w:rsidR="00CC1CEB" w:rsidRPr="00D83314">
        <w:rPr>
          <w:rFonts w:cstheme="minorHAnsi"/>
          <w:lang w:val="en-US"/>
        </w:rPr>
        <w:t>mm</w:t>
      </w:r>
      <w:r w:rsidR="008207C5" w:rsidRPr="00D83314">
        <w:rPr>
          <w:rFonts w:cstheme="minorHAnsi"/>
          <w:lang w:val="en-US"/>
        </w:rPr>
        <w:t xml:space="preserve"> needle</w:t>
      </w:r>
      <w:r w:rsidR="00CC1CEB" w:rsidRPr="00D83314">
        <w:rPr>
          <w:rFonts w:cstheme="minorHAnsi"/>
          <w:lang w:val="en-US"/>
        </w:rPr>
        <w:t>).</w:t>
      </w:r>
    </w:p>
    <w:p w14:paraId="2B2985E0" w14:textId="77777777" w:rsidR="00A617F1" w:rsidRPr="00D83314" w:rsidRDefault="00A617F1" w:rsidP="00A617F1">
      <w:pPr>
        <w:pStyle w:val="ListParagraph"/>
        <w:ind w:left="0"/>
        <w:jc w:val="both"/>
        <w:rPr>
          <w:rFonts w:cstheme="minorHAnsi"/>
          <w:lang w:val="en-US"/>
        </w:rPr>
      </w:pPr>
    </w:p>
    <w:p w14:paraId="40540598" w14:textId="6F20A5A2" w:rsidR="00CC1CEB" w:rsidRDefault="00427E71" w:rsidP="00E05A01">
      <w:pPr>
        <w:pStyle w:val="ListParagraph"/>
        <w:numPr>
          <w:ilvl w:val="2"/>
          <w:numId w:val="1"/>
        </w:numPr>
        <w:jc w:val="both"/>
        <w:rPr>
          <w:rFonts w:cstheme="minorHAnsi"/>
          <w:lang w:val="en-US"/>
        </w:rPr>
      </w:pPr>
      <w:r w:rsidRPr="00FD5D8F">
        <w:rPr>
          <w:rFonts w:cstheme="minorHAnsi"/>
          <w:lang w:val="en-US"/>
        </w:rPr>
        <w:t>Examine t</w:t>
      </w:r>
      <w:r w:rsidR="00CC1CEB" w:rsidRPr="00FD5D8F">
        <w:rPr>
          <w:rFonts w:cstheme="minorHAnsi"/>
          <w:lang w:val="en-US"/>
        </w:rPr>
        <w:t xml:space="preserve">he lateral pancreatojejunostomy </w:t>
      </w:r>
      <w:r w:rsidR="00F03836" w:rsidRPr="00FD5D8F">
        <w:rPr>
          <w:rFonts w:cstheme="minorHAnsi"/>
          <w:lang w:val="en-US"/>
        </w:rPr>
        <w:t>for leaks.</w:t>
      </w:r>
    </w:p>
    <w:p w14:paraId="527F3787" w14:textId="77777777" w:rsidR="00FD5D8F" w:rsidRPr="00FD5D8F" w:rsidRDefault="00FD5D8F" w:rsidP="00FD5D8F">
      <w:pPr>
        <w:pStyle w:val="ListParagraph"/>
        <w:ind w:left="0"/>
        <w:jc w:val="both"/>
        <w:rPr>
          <w:rFonts w:cstheme="minorHAnsi"/>
          <w:lang w:val="en-US"/>
        </w:rPr>
      </w:pPr>
    </w:p>
    <w:p w14:paraId="4C7F5170" w14:textId="77777777" w:rsidR="00FD5D8F" w:rsidRPr="00D83314" w:rsidRDefault="00FD5D8F" w:rsidP="006040A6">
      <w:pPr>
        <w:pStyle w:val="ListParagraph"/>
        <w:ind w:left="0"/>
        <w:jc w:val="both"/>
        <w:rPr>
          <w:rFonts w:cstheme="minorHAnsi"/>
          <w:lang w:val="en-US"/>
        </w:rPr>
      </w:pPr>
      <w:r>
        <w:rPr>
          <w:rFonts w:cstheme="minorHAnsi"/>
          <w:lang w:val="en-US"/>
        </w:rPr>
        <w:t>NOTE: A</w:t>
      </w:r>
      <w:r w:rsidRPr="00D83314">
        <w:rPr>
          <w:rFonts w:cstheme="minorHAnsi"/>
          <w:lang w:val="en-US"/>
        </w:rPr>
        <w:t xml:space="preserve"> single stitch with a monofilament 5-0 suture (5” 13 cm, RB, ½ circle 17-26 mm needle), can be placed over any suspected wall defects</w:t>
      </w:r>
      <w:r>
        <w:rPr>
          <w:rFonts w:cstheme="minorHAnsi"/>
          <w:lang w:val="en-US"/>
        </w:rPr>
        <w:t xml:space="preserve">. </w:t>
      </w:r>
      <w:r w:rsidRPr="00D83314">
        <w:rPr>
          <w:rFonts w:cstheme="minorHAnsi"/>
          <w:lang w:val="en-US"/>
        </w:rPr>
        <w:t>If one single barbed suture is not enough, use a second which can be tied to the first suture.</w:t>
      </w:r>
    </w:p>
    <w:p w14:paraId="1888895F" w14:textId="77777777" w:rsidR="00FD5D8F" w:rsidRPr="00D83314" w:rsidRDefault="00FD5D8F" w:rsidP="005C4694">
      <w:pPr>
        <w:jc w:val="both"/>
        <w:rPr>
          <w:rFonts w:cstheme="minorHAnsi"/>
          <w:lang w:val="en-US"/>
        </w:rPr>
      </w:pPr>
    </w:p>
    <w:p w14:paraId="371C139C" w14:textId="61E0EEE6" w:rsidR="009948BB" w:rsidRPr="00D83314" w:rsidRDefault="0008760E" w:rsidP="002D11F3">
      <w:pPr>
        <w:pStyle w:val="ListParagraph"/>
        <w:numPr>
          <w:ilvl w:val="1"/>
          <w:numId w:val="1"/>
        </w:numPr>
        <w:jc w:val="both"/>
        <w:rPr>
          <w:rFonts w:cstheme="minorHAnsi"/>
          <w:lang w:val="en-US"/>
        </w:rPr>
      </w:pPr>
      <w:r w:rsidRPr="00D83314">
        <w:rPr>
          <w:rFonts w:cstheme="minorHAnsi"/>
          <w:lang w:val="en-US"/>
        </w:rPr>
        <w:t>Jejunojejunostomy</w:t>
      </w:r>
      <w:r w:rsidR="002D11F3">
        <w:rPr>
          <w:rFonts w:cstheme="minorHAnsi"/>
          <w:lang w:val="en-US"/>
        </w:rPr>
        <w:t xml:space="preserve"> anastomosis</w:t>
      </w:r>
    </w:p>
    <w:p w14:paraId="1D1E2FA9" w14:textId="77777777" w:rsidR="00EA0915" w:rsidRDefault="00EA0915" w:rsidP="00EA0915">
      <w:pPr>
        <w:pStyle w:val="ListParagraph"/>
        <w:ind w:left="0"/>
        <w:jc w:val="both"/>
        <w:rPr>
          <w:rFonts w:cstheme="minorHAnsi"/>
          <w:lang w:val="en-US"/>
        </w:rPr>
      </w:pPr>
    </w:p>
    <w:p w14:paraId="0753496C" w14:textId="77777777" w:rsidR="00EA0915" w:rsidRDefault="003640A4" w:rsidP="00EA0915">
      <w:pPr>
        <w:pStyle w:val="ListParagraph"/>
        <w:numPr>
          <w:ilvl w:val="2"/>
          <w:numId w:val="1"/>
        </w:numPr>
        <w:jc w:val="both"/>
        <w:rPr>
          <w:rFonts w:cstheme="minorHAnsi"/>
          <w:lang w:val="en-US"/>
        </w:rPr>
      </w:pPr>
      <w:r w:rsidRPr="00D83314">
        <w:rPr>
          <w:rFonts w:cstheme="minorHAnsi"/>
          <w:lang w:val="en-US"/>
        </w:rPr>
        <w:t>Aid t</w:t>
      </w:r>
      <w:r w:rsidR="00F03836" w:rsidRPr="00D83314">
        <w:rPr>
          <w:rFonts w:cstheme="minorHAnsi"/>
          <w:lang w:val="en-US"/>
        </w:rPr>
        <w:t>h</w:t>
      </w:r>
      <w:r w:rsidR="00CA5406" w:rsidRPr="00D83314">
        <w:rPr>
          <w:rFonts w:cstheme="minorHAnsi"/>
          <w:lang w:val="en-US"/>
        </w:rPr>
        <w:t>e side-</w:t>
      </w:r>
      <w:r w:rsidR="0036546E" w:rsidRPr="00D83314">
        <w:rPr>
          <w:rFonts w:cstheme="minorHAnsi"/>
          <w:lang w:val="en-US"/>
        </w:rPr>
        <w:t>to-</w:t>
      </w:r>
      <w:r w:rsidR="00CA5406" w:rsidRPr="00D83314">
        <w:rPr>
          <w:rFonts w:cstheme="minorHAnsi"/>
          <w:lang w:val="en-US"/>
        </w:rPr>
        <w:t>side lateral, isoperistaltic jejuno-jejunostomy anastomosis by</w:t>
      </w:r>
      <w:r w:rsidR="0036546E" w:rsidRPr="00D83314">
        <w:rPr>
          <w:rFonts w:cstheme="minorHAnsi"/>
          <w:lang w:val="en-US"/>
        </w:rPr>
        <w:t xml:space="preserve"> </w:t>
      </w:r>
      <w:r w:rsidR="00CA5406" w:rsidRPr="00D83314">
        <w:rPr>
          <w:rFonts w:cstheme="minorHAnsi"/>
          <w:lang w:val="en-US"/>
        </w:rPr>
        <w:t>measuring 60</w:t>
      </w:r>
      <w:r w:rsidR="00AF6428" w:rsidRPr="00D83314">
        <w:rPr>
          <w:rFonts w:cstheme="minorHAnsi"/>
          <w:lang w:val="en-US"/>
        </w:rPr>
        <w:t xml:space="preserve"> </w:t>
      </w:r>
      <w:r w:rsidR="00CA5406" w:rsidRPr="00D83314">
        <w:rPr>
          <w:rFonts w:cstheme="minorHAnsi"/>
          <w:lang w:val="en-US"/>
        </w:rPr>
        <w:t>cm between the pancreatic anastomosis an</w:t>
      </w:r>
      <w:r w:rsidR="0029543A" w:rsidRPr="00D83314">
        <w:rPr>
          <w:rFonts w:cstheme="minorHAnsi"/>
          <w:lang w:val="en-US"/>
        </w:rPr>
        <w:t>d the site of this anastomosis.</w:t>
      </w:r>
    </w:p>
    <w:p w14:paraId="40176DB6" w14:textId="77777777" w:rsidR="00EA0915" w:rsidRDefault="00EA0915" w:rsidP="00EA0915">
      <w:pPr>
        <w:pStyle w:val="ListParagraph"/>
        <w:ind w:left="0"/>
        <w:jc w:val="both"/>
        <w:rPr>
          <w:rFonts w:cstheme="minorHAnsi"/>
          <w:lang w:val="en-US"/>
        </w:rPr>
      </w:pPr>
    </w:p>
    <w:p w14:paraId="5F1CAABE" w14:textId="77777777" w:rsidR="00EA0915" w:rsidRDefault="003640A4" w:rsidP="00EA0915">
      <w:pPr>
        <w:pStyle w:val="ListParagraph"/>
        <w:numPr>
          <w:ilvl w:val="2"/>
          <w:numId w:val="1"/>
        </w:numPr>
        <w:jc w:val="both"/>
        <w:rPr>
          <w:rFonts w:cstheme="minorHAnsi"/>
          <w:lang w:val="en-US"/>
        </w:rPr>
      </w:pPr>
      <w:r w:rsidRPr="00EA0915">
        <w:rPr>
          <w:rFonts w:cstheme="minorHAnsi"/>
          <w:lang w:val="en-US"/>
        </w:rPr>
        <w:t>Align b</w:t>
      </w:r>
      <w:r w:rsidR="00CA5406" w:rsidRPr="00EA0915">
        <w:rPr>
          <w:rFonts w:cstheme="minorHAnsi"/>
          <w:lang w:val="en-US"/>
        </w:rPr>
        <w:t xml:space="preserve">oth </w:t>
      </w:r>
      <w:r w:rsidR="002719C2" w:rsidRPr="00EA0915">
        <w:rPr>
          <w:rFonts w:cstheme="minorHAnsi"/>
          <w:lang w:val="en-US"/>
        </w:rPr>
        <w:t xml:space="preserve">small bowel loops and </w:t>
      </w:r>
      <w:r w:rsidRPr="00EA0915">
        <w:rPr>
          <w:rFonts w:cstheme="minorHAnsi"/>
          <w:lang w:val="en-US"/>
        </w:rPr>
        <w:t xml:space="preserve">perform the </w:t>
      </w:r>
      <w:r w:rsidR="002719C2" w:rsidRPr="00EA0915">
        <w:rPr>
          <w:rFonts w:cstheme="minorHAnsi"/>
          <w:lang w:val="en-US"/>
        </w:rPr>
        <w:t xml:space="preserve">enterotomies </w:t>
      </w:r>
      <w:r w:rsidR="008207C5" w:rsidRPr="00EA0915">
        <w:rPr>
          <w:rFonts w:cstheme="minorHAnsi"/>
          <w:lang w:val="en-US"/>
        </w:rPr>
        <w:t xml:space="preserve">with monopolar electrocautery </w:t>
      </w:r>
      <w:r w:rsidR="00CA5406" w:rsidRPr="00EA0915">
        <w:rPr>
          <w:rFonts w:cstheme="minorHAnsi"/>
          <w:lang w:val="en-US"/>
        </w:rPr>
        <w:t>in each</w:t>
      </w:r>
      <w:r w:rsidR="008207C5" w:rsidRPr="00EA0915">
        <w:rPr>
          <w:rFonts w:cstheme="minorHAnsi"/>
          <w:lang w:val="en-US"/>
        </w:rPr>
        <w:t xml:space="preserve"> loop</w:t>
      </w:r>
      <w:r w:rsidR="0029543A" w:rsidRPr="00EA0915">
        <w:rPr>
          <w:rFonts w:cstheme="minorHAnsi"/>
          <w:lang w:val="en-US"/>
        </w:rPr>
        <w:t>.</w:t>
      </w:r>
    </w:p>
    <w:p w14:paraId="1E88951B" w14:textId="77777777" w:rsidR="00EA0915" w:rsidRDefault="00EA0915" w:rsidP="00EA0915">
      <w:pPr>
        <w:pStyle w:val="ListParagraph"/>
        <w:ind w:left="0"/>
        <w:jc w:val="both"/>
        <w:rPr>
          <w:rFonts w:cstheme="minorHAnsi"/>
          <w:lang w:val="en-US"/>
        </w:rPr>
      </w:pPr>
    </w:p>
    <w:p w14:paraId="3B4967B3" w14:textId="018676CF" w:rsidR="00957510" w:rsidRPr="00EA0915" w:rsidRDefault="002719C2" w:rsidP="00EA0915">
      <w:pPr>
        <w:pStyle w:val="ListParagraph"/>
        <w:numPr>
          <w:ilvl w:val="2"/>
          <w:numId w:val="1"/>
        </w:numPr>
        <w:jc w:val="both"/>
        <w:rPr>
          <w:rFonts w:cstheme="minorHAnsi"/>
          <w:lang w:val="en-US"/>
        </w:rPr>
      </w:pPr>
      <w:r w:rsidRPr="00EA0915">
        <w:rPr>
          <w:rFonts w:cstheme="minorHAnsi"/>
          <w:lang w:val="en-US"/>
        </w:rPr>
        <w:t xml:space="preserve">Then, </w:t>
      </w:r>
      <w:r w:rsidR="003640A4" w:rsidRPr="00EA0915">
        <w:rPr>
          <w:rFonts w:cstheme="minorHAnsi"/>
          <w:lang w:val="en-US"/>
        </w:rPr>
        <w:t xml:space="preserve">create </w:t>
      </w:r>
      <w:r w:rsidR="00CA5406" w:rsidRPr="00EA0915">
        <w:rPr>
          <w:rFonts w:cstheme="minorHAnsi"/>
          <w:lang w:val="en-US"/>
        </w:rPr>
        <w:t>an anastomosis using an endo</w:t>
      </w:r>
      <w:r w:rsidR="007A2CB9" w:rsidRPr="00EA0915">
        <w:rPr>
          <w:rFonts w:cstheme="minorHAnsi"/>
          <w:lang w:val="en-US"/>
        </w:rPr>
        <w:t>-</w:t>
      </w:r>
      <w:r w:rsidR="00F03836" w:rsidRPr="00EA0915">
        <w:rPr>
          <w:rFonts w:cstheme="minorHAnsi"/>
          <w:lang w:val="en-US"/>
        </w:rPr>
        <w:t xml:space="preserve">stapler. </w:t>
      </w:r>
      <w:r w:rsidR="003640A4" w:rsidRPr="00EA0915">
        <w:rPr>
          <w:rFonts w:cstheme="minorHAnsi"/>
          <w:lang w:val="en-US"/>
        </w:rPr>
        <w:t>Close t</w:t>
      </w:r>
      <w:r w:rsidR="00F03836" w:rsidRPr="00EA0915">
        <w:rPr>
          <w:rFonts w:cstheme="minorHAnsi"/>
          <w:lang w:val="en-US"/>
        </w:rPr>
        <w:t xml:space="preserve">he </w:t>
      </w:r>
      <w:r w:rsidR="00CA5406" w:rsidRPr="00EA0915">
        <w:rPr>
          <w:rFonts w:cstheme="minorHAnsi"/>
          <w:lang w:val="en-US"/>
        </w:rPr>
        <w:t xml:space="preserve">remaining </w:t>
      </w:r>
      <w:r w:rsidR="00F03836" w:rsidRPr="00EA0915">
        <w:rPr>
          <w:rFonts w:cstheme="minorHAnsi"/>
          <w:lang w:val="en-US"/>
        </w:rPr>
        <w:t xml:space="preserve">opening </w:t>
      </w:r>
      <w:r w:rsidRPr="00EA0915">
        <w:rPr>
          <w:rFonts w:cstheme="minorHAnsi"/>
          <w:lang w:val="en-US"/>
        </w:rPr>
        <w:t>using a</w:t>
      </w:r>
      <w:r w:rsidR="00F03836" w:rsidRPr="00EA0915">
        <w:rPr>
          <w:rFonts w:cstheme="minorHAnsi"/>
          <w:lang w:val="en-US"/>
        </w:rPr>
        <w:t xml:space="preserve"> 3-0 </w:t>
      </w:r>
      <w:r w:rsidR="00AF6428" w:rsidRPr="00EA0915">
        <w:rPr>
          <w:rFonts w:cstheme="minorHAnsi"/>
          <w:lang w:val="en-US"/>
        </w:rPr>
        <w:t>barbed suture</w:t>
      </w:r>
      <w:r w:rsidR="00F03836" w:rsidRPr="00EA0915">
        <w:rPr>
          <w:rFonts w:cstheme="minorHAnsi"/>
          <w:lang w:val="en-US"/>
        </w:rPr>
        <w:t xml:space="preserve"> (9’’ 23</w:t>
      </w:r>
      <w:r w:rsidR="00AF6428" w:rsidRPr="00EA0915">
        <w:rPr>
          <w:rFonts w:cstheme="minorHAnsi"/>
          <w:lang w:val="en-US"/>
        </w:rPr>
        <w:t xml:space="preserve"> </w:t>
      </w:r>
      <w:r w:rsidR="00F03836" w:rsidRPr="00EA0915">
        <w:rPr>
          <w:rFonts w:cstheme="minorHAnsi"/>
          <w:lang w:val="en-US"/>
        </w:rPr>
        <w:t xml:space="preserve">cm, V-20, </w:t>
      </w:r>
      <w:r w:rsidR="0036546E" w:rsidRPr="00EA0915">
        <w:rPr>
          <w:rFonts w:cstheme="minorHAnsi"/>
          <w:lang w:val="en-US"/>
        </w:rPr>
        <w:t xml:space="preserve">½ </w:t>
      </w:r>
      <w:r w:rsidR="00F03836" w:rsidRPr="00EA0915">
        <w:rPr>
          <w:rFonts w:cstheme="minorHAnsi"/>
          <w:lang w:val="en-US"/>
        </w:rPr>
        <w:t>2</w:t>
      </w:r>
      <w:r w:rsidR="0036546E" w:rsidRPr="00EA0915">
        <w:rPr>
          <w:rFonts w:cstheme="minorHAnsi"/>
          <w:lang w:val="en-US"/>
        </w:rPr>
        <w:t>2-</w:t>
      </w:r>
      <w:r w:rsidR="00F03836" w:rsidRPr="00EA0915">
        <w:rPr>
          <w:rFonts w:cstheme="minorHAnsi"/>
          <w:lang w:val="en-US"/>
        </w:rPr>
        <w:t>26</w:t>
      </w:r>
      <w:r w:rsidR="00AF6428" w:rsidRPr="00EA0915">
        <w:rPr>
          <w:rFonts w:cstheme="minorHAnsi"/>
          <w:lang w:val="en-US"/>
        </w:rPr>
        <w:t xml:space="preserve"> </w:t>
      </w:r>
      <w:r w:rsidR="00F03836" w:rsidRPr="00EA0915">
        <w:rPr>
          <w:rFonts w:cstheme="minorHAnsi"/>
          <w:lang w:val="en-US"/>
        </w:rPr>
        <w:t>mm</w:t>
      </w:r>
      <w:r w:rsidR="008207C5" w:rsidRPr="00EA0915">
        <w:rPr>
          <w:rFonts w:cstheme="minorHAnsi"/>
          <w:lang w:val="en-US"/>
        </w:rPr>
        <w:t xml:space="preserve"> needle</w:t>
      </w:r>
      <w:r w:rsidR="00F03836" w:rsidRPr="00EA0915">
        <w:rPr>
          <w:rFonts w:cstheme="minorHAnsi"/>
          <w:lang w:val="en-US"/>
        </w:rPr>
        <w:t xml:space="preserve">) </w:t>
      </w:r>
      <w:r w:rsidR="0092724C" w:rsidRPr="00EA0915">
        <w:rPr>
          <w:rFonts w:cstheme="minorHAnsi"/>
          <w:lang w:val="en-US"/>
        </w:rPr>
        <w:t>single layer</w:t>
      </w:r>
      <w:r w:rsidR="00F03836" w:rsidRPr="00EA0915">
        <w:rPr>
          <w:rFonts w:cstheme="minorHAnsi"/>
          <w:lang w:val="en-US"/>
        </w:rPr>
        <w:t>.</w:t>
      </w:r>
    </w:p>
    <w:p w14:paraId="0A1C18EB" w14:textId="77777777" w:rsidR="00957510" w:rsidRPr="00D83314" w:rsidRDefault="00957510" w:rsidP="005C4694">
      <w:pPr>
        <w:jc w:val="both"/>
        <w:rPr>
          <w:rFonts w:cstheme="minorHAnsi"/>
          <w:lang w:val="en-US"/>
        </w:rPr>
      </w:pPr>
    </w:p>
    <w:p w14:paraId="0913BA4A" w14:textId="697B45D0" w:rsidR="004D3701" w:rsidRDefault="004D3701" w:rsidP="00D46F34">
      <w:pPr>
        <w:pStyle w:val="ListParagraph"/>
        <w:numPr>
          <w:ilvl w:val="1"/>
          <w:numId w:val="1"/>
        </w:numPr>
        <w:jc w:val="both"/>
        <w:rPr>
          <w:rFonts w:cstheme="minorHAnsi"/>
          <w:lang w:val="en-US"/>
        </w:rPr>
      </w:pPr>
      <w:r>
        <w:rPr>
          <w:rFonts w:cstheme="minorHAnsi"/>
          <w:lang w:val="en-US"/>
        </w:rPr>
        <w:t>Drain placement</w:t>
      </w:r>
    </w:p>
    <w:p w14:paraId="39323BF1" w14:textId="77777777" w:rsidR="004D3701" w:rsidRDefault="004D3701" w:rsidP="004D3701">
      <w:pPr>
        <w:pStyle w:val="ListParagraph"/>
        <w:ind w:left="0"/>
        <w:jc w:val="both"/>
        <w:rPr>
          <w:rFonts w:cstheme="minorHAnsi"/>
          <w:lang w:val="en-US"/>
        </w:rPr>
      </w:pPr>
    </w:p>
    <w:p w14:paraId="52AC23FA" w14:textId="77777777" w:rsidR="00324BF1" w:rsidRDefault="002627DC" w:rsidP="004D3701">
      <w:pPr>
        <w:pStyle w:val="ListParagraph"/>
        <w:numPr>
          <w:ilvl w:val="2"/>
          <w:numId w:val="1"/>
        </w:numPr>
        <w:jc w:val="both"/>
        <w:rPr>
          <w:rFonts w:cstheme="minorHAnsi"/>
          <w:lang w:val="en-US"/>
        </w:rPr>
      </w:pPr>
      <w:r w:rsidRPr="00D83314">
        <w:rPr>
          <w:rFonts w:cstheme="minorHAnsi"/>
          <w:lang w:val="en-US"/>
        </w:rPr>
        <w:t>Place a</w:t>
      </w:r>
      <w:r w:rsidR="002719C2" w:rsidRPr="00D83314">
        <w:rPr>
          <w:rFonts w:cstheme="minorHAnsi"/>
          <w:lang w:val="en-US"/>
        </w:rPr>
        <w:t xml:space="preserve"> </w:t>
      </w:r>
      <w:r w:rsidR="00994E5B" w:rsidRPr="00D83314">
        <w:rPr>
          <w:rFonts w:cstheme="minorHAnsi"/>
          <w:lang w:val="en-US"/>
        </w:rPr>
        <w:t>single tubular drain next to the</w:t>
      </w:r>
      <w:r w:rsidR="0036546E" w:rsidRPr="00D83314">
        <w:rPr>
          <w:rFonts w:cstheme="minorHAnsi"/>
          <w:lang w:val="en-US"/>
        </w:rPr>
        <w:t xml:space="preserve"> LPJ</w:t>
      </w:r>
      <w:r w:rsidR="00CA5406" w:rsidRPr="00D83314">
        <w:rPr>
          <w:rFonts w:cstheme="minorHAnsi"/>
          <w:lang w:val="en-US"/>
        </w:rPr>
        <w:t xml:space="preserve"> site </w:t>
      </w:r>
      <w:r w:rsidR="006F6BCD" w:rsidRPr="00D83314">
        <w:rPr>
          <w:rFonts w:cstheme="minorHAnsi"/>
          <w:lang w:val="en-US"/>
        </w:rPr>
        <w:t xml:space="preserve">through the right </w:t>
      </w:r>
      <w:r w:rsidR="00A502CC" w:rsidRPr="00D83314">
        <w:rPr>
          <w:rFonts w:cstheme="minorHAnsi"/>
          <w:lang w:val="en-US"/>
        </w:rPr>
        <w:t xml:space="preserve">trocar opening at the anterior axillary line </w:t>
      </w:r>
      <w:r w:rsidR="00994E5B" w:rsidRPr="00D83314">
        <w:rPr>
          <w:rFonts w:cstheme="minorHAnsi"/>
          <w:lang w:val="en-US"/>
        </w:rPr>
        <w:t>and fix</w:t>
      </w:r>
      <w:r w:rsidRPr="00D83314">
        <w:rPr>
          <w:rFonts w:cstheme="minorHAnsi"/>
          <w:lang w:val="en-US"/>
        </w:rPr>
        <w:t xml:space="preserve"> it</w:t>
      </w:r>
      <w:r w:rsidR="00994E5B" w:rsidRPr="00D83314">
        <w:rPr>
          <w:rFonts w:cstheme="minorHAnsi"/>
          <w:lang w:val="en-US"/>
        </w:rPr>
        <w:t xml:space="preserve"> with a single stitch to the </w:t>
      </w:r>
      <w:r w:rsidR="00D64B79" w:rsidRPr="00D83314">
        <w:rPr>
          <w:rFonts w:cstheme="minorHAnsi"/>
          <w:lang w:val="en-US"/>
        </w:rPr>
        <w:t xml:space="preserve">external </w:t>
      </w:r>
      <w:r w:rsidR="00994E5B" w:rsidRPr="00D83314">
        <w:rPr>
          <w:rFonts w:cstheme="minorHAnsi"/>
          <w:lang w:val="en-US"/>
        </w:rPr>
        <w:t>abdominal wall.</w:t>
      </w:r>
    </w:p>
    <w:p w14:paraId="1825BB09" w14:textId="03C73F09" w:rsidR="000E61A9" w:rsidRPr="00D83314" w:rsidRDefault="000E61A9" w:rsidP="00324BF1">
      <w:pPr>
        <w:pStyle w:val="ListParagraph"/>
        <w:ind w:left="0"/>
        <w:jc w:val="both"/>
        <w:rPr>
          <w:rFonts w:cstheme="minorHAnsi"/>
          <w:lang w:val="en-US"/>
        </w:rPr>
      </w:pPr>
    </w:p>
    <w:p w14:paraId="4D8D05BD" w14:textId="3283361E" w:rsidR="00E02A58" w:rsidRPr="00D83314" w:rsidRDefault="00E02A58" w:rsidP="00324BF1">
      <w:pPr>
        <w:pStyle w:val="Heading1"/>
        <w:spacing w:before="0"/>
        <w:jc w:val="both"/>
        <w:rPr>
          <w:rFonts w:asciiTheme="minorHAnsi" w:hAnsiTheme="minorHAnsi" w:cstheme="minorHAnsi"/>
          <w:b w:val="0"/>
          <w:szCs w:val="24"/>
          <w:lang w:val="en-US"/>
        </w:rPr>
      </w:pPr>
      <w:r w:rsidRPr="00D83314">
        <w:rPr>
          <w:rFonts w:asciiTheme="minorHAnsi" w:hAnsiTheme="minorHAnsi" w:cstheme="minorHAnsi"/>
          <w:szCs w:val="24"/>
          <w:lang w:val="en-US"/>
        </w:rPr>
        <w:t>REPRESENTATIVE RESULTS</w:t>
      </w:r>
      <w:r w:rsidR="00324BF1">
        <w:rPr>
          <w:rFonts w:asciiTheme="minorHAnsi" w:hAnsiTheme="minorHAnsi" w:cstheme="minorHAnsi"/>
          <w:szCs w:val="24"/>
          <w:lang w:val="en-US"/>
        </w:rPr>
        <w:t>:</w:t>
      </w:r>
    </w:p>
    <w:p w14:paraId="245684B6" w14:textId="54C60907" w:rsidR="00E02A58" w:rsidRDefault="00CC6951" w:rsidP="00B43BD2">
      <w:pPr>
        <w:jc w:val="both"/>
        <w:rPr>
          <w:rFonts w:cstheme="minorHAnsi"/>
        </w:rPr>
      </w:pPr>
      <w:r>
        <w:t>Representative results</w:t>
      </w:r>
      <w:r w:rsidRPr="00D83314">
        <w:rPr>
          <w:rFonts w:cstheme="minorHAnsi"/>
          <w:lang w:val="en-US"/>
        </w:rPr>
        <w:t xml:space="preserve"> </w:t>
      </w:r>
      <w:r>
        <w:rPr>
          <w:rFonts w:cstheme="minorHAnsi"/>
          <w:lang w:val="en-US"/>
        </w:rPr>
        <w:t xml:space="preserve">are shown in </w:t>
      </w:r>
      <w:r w:rsidRPr="00CC6951">
        <w:rPr>
          <w:rFonts w:cstheme="minorHAnsi"/>
          <w:b/>
          <w:bCs/>
          <w:lang w:val="en-US"/>
        </w:rPr>
        <w:t xml:space="preserve">Table </w:t>
      </w:r>
      <w:r w:rsidR="00FB3A19">
        <w:rPr>
          <w:rFonts w:cstheme="minorHAnsi"/>
          <w:b/>
          <w:bCs/>
          <w:lang w:val="en-US"/>
        </w:rPr>
        <w:t>2</w:t>
      </w:r>
      <w:r>
        <w:rPr>
          <w:rFonts w:cstheme="minorHAnsi"/>
          <w:lang w:val="en-US"/>
        </w:rPr>
        <w:t xml:space="preserve">. </w:t>
      </w:r>
      <w:r w:rsidR="00E02A58" w:rsidRPr="00D83314">
        <w:rPr>
          <w:rFonts w:cstheme="minorHAnsi"/>
          <w:lang w:val="en-US"/>
        </w:rPr>
        <w:t>The operative time was 388 min with 200 mL estimated intraoperative blood loss. The postoperative course was uncomplicated, thus no postoperative pancreatic fistula (POPF) was detected; on postoperative 3, the drain fluid amylase level measured was low and the drain was removed</w:t>
      </w:r>
      <w:r w:rsidR="00D01A2A" w:rsidRPr="00D83314">
        <w:rPr>
          <w:rFonts w:cstheme="minorHAnsi"/>
          <w:lang w:val="en-US"/>
        </w:rPr>
        <w:t xml:space="preserve"> that day</w:t>
      </w:r>
      <w:r w:rsidR="00E02A58" w:rsidRPr="00D83314">
        <w:rPr>
          <w:rFonts w:cstheme="minorHAnsi"/>
          <w:lang w:val="en-US"/>
        </w:rPr>
        <w:t>. The patient was discharged the next day. Pathology assessment confirmed the preoperative diagnosis of CP without malignancy.</w:t>
      </w:r>
    </w:p>
    <w:p w14:paraId="1490C90F" w14:textId="4DA99D12" w:rsidR="00B43BD2" w:rsidRDefault="00B43BD2" w:rsidP="00B43BD2">
      <w:pPr>
        <w:jc w:val="both"/>
        <w:rPr>
          <w:rFonts w:cstheme="minorHAnsi"/>
        </w:rPr>
      </w:pPr>
    </w:p>
    <w:p w14:paraId="7EFBA688" w14:textId="37A11D7F" w:rsidR="00B43BD2" w:rsidRPr="00B43BD2" w:rsidRDefault="00B43BD2" w:rsidP="00B43BD2">
      <w:pPr>
        <w:jc w:val="both"/>
        <w:rPr>
          <w:rFonts w:cstheme="minorHAnsi"/>
          <w:b/>
          <w:bCs/>
        </w:rPr>
      </w:pPr>
      <w:r w:rsidRPr="00B43BD2">
        <w:rPr>
          <w:rFonts w:cstheme="minorHAnsi"/>
          <w:b/>
          <w:bCs/>
        </w:rPr>
        <w:t>FIGURE AND TABLE LEGENDS:</w:t>
      </w:r>
    </w:p>
    <w:p w14:paraId="3AF56D99" w14:textId="0D3DFCBA" w:rsidR="00B43BD2" w:rsidRDefault="00B43BD2" w:rsidP="00B43BD2">
      <w:pPr>
        <w:jc w:val="both"/>
        <w:rPr>
          <w:rFonts w:cstheme="minorHAnsi"/>
          <w:lang w:val="en-US"/>
        </w:rPr>
      </w:pPr>
    </w:p>
    <w:p w14:paraId="1E1521AC" w14:textId="66E92EDB" w:rsidR="00B43BD2" w:rsidRPr="00CD60FE" w:rsidRDefault="00B43BD2" w:rsidP="00B43BD2">
      <w:pPr>
        <w:jc w:val="both"/>
        <w:rPr>
          <w:rFonts w:cstheme="minorHAnsi"/>
          <w:b/>
          <w:bCs/>
          <w:lang w:val="en-US"/>
        </w:rPr>
      </w:pPr>
      <w:r w:rsidRPr="00CD60FE">
        <w:rPr>
          <w:rFonts w:cstheme="minorHAnsi"/>
          <w:b/>
          <w:bCs/>
          <w:lang w:val="en-US"/>
        </w:rPr>
        <w:t xml:space="preserve">Figure 1: </w:t>
      </w:r>
      <w:r w:rsidR="00965C01" w:rsidRPr="00965C01">
        <w:rPr>
          <w:rFonts w:cstheme="minorHAnsi"/>
          <w:b/>
          <w:bCs/>
          <w:lang w:val="en-US"/>
        </w:rPr>
        <w:t>The appearance of the main pancreatic duct on CT scan</w:t>
      </w:r>
      <w:r w:rsidRPr="00CD60FE">
        <w:rPr>
          <w:rFonts w:cstheme="minorHAnsi"/>
          <w:b/>
          <w:bCs/>
          <w:lang w:val="en-US"/>
        </w:rPr>
        <w:t>.</w:t>
      </w:r>
      <w:r w:rsidR="00965C01">
        <w:rPr>
          <w:rFonts w:cstheme="minorHAnsi"/>
          <w:b/>
          <w:bCs/>
          <w:lang w:val="en-US"/>
        </w:rPr>
        <w:t xml:space="preserve"> </w:t>
      </w:r>
      <w:r w:rsidR="00965C01" w:rsidRPr="00D83314">
        <w:rPr>
          <w:rFonts w:cstheme="minorHAnsi"/>
          <w:lang w:val="en-US"/>
        </w:rPr>
        <w:t>Diameter of the main pancreatic duct: 8.4 mm.</w:t>
      </w:r>
    </w:p>
    <w:p w14:paraId="258942A5" w14:textId="0D346A04" w:rsidR="00B43BD2" w:rsidRDefault="00B43BD2" w:rsidP="00B43BD2">
      <w:pPr>
        <w:jc w:val="both"/>
        <w:rPr>
          <w:rFonts w:cstheme="minorHAnsi"/>
          <w:lang w:val="en-US"/>
        </w:rPr>
      </w:pPr>
    </w:p>
    <w:p w14:paraId="2ED3DA05" w14:textId="14752E32" w:rsidR="00B43BD2" w:rsidRPr="00CD60FE" w:rsidRDefault="00B43BD2" w:rsidP="00B43BD2">
      <w:pPr>
        <w:jc w:val="both"/>
        <w:rPr>
          <w:b/>
          <w:bCs/>
        </w:rPr>
      </w:pPr>
      <w:r w:rsidRPr="00CD60FE">
        <w:rPr>
          <w:rFonts w:cstheme="minorHAnsi"/>
          <w:b/>
          <w:bCs/>
          <w:lang w:val="en-US"/>
        </w:rPr>
        <w:t xml:space="preserve">Figure 2: </w:t>
      </w:r>
      <w:r w:rsidR="008E7A66" w:rsidRPr="00CD60FE">
        <w:rPr>
          <w:b/>
          <w:bCs/>
        </w:rPr>
        <w:t>Trocar placement.</w:t>
      </w:r>
      <w:r w:rsidR="00F63028">
        <w:rPr>
          <w:b/>
          <w:bCs/>
        </w:rPr>
        <w:t xml:space="preserve"> </w:t>
      </w:r>
      <w:r w:rsidR="00F63028" w:rsidRPr="00D83314">
        <w:rPr>
          <w:rFonts w:cstheme="minorHAnsi"/>
          <w:lang w:val="en-US"/>
        </w:rPr>
        <w:t xml:space="preserve">R1: placed at the right anterior axillary line; R2: placed at the right mid-clavicular line; R3: placed on, or just right of, the midline; R4: placed at the left mid-clavicular line. L1: placed at </w:t>
      </w:r>
      <w:proofErr w:type="gramStart"/>
      <w:r w:rsidR="00F63028" w:rsidRPr="00D83314">
        <w:rPr>
          <w:rFonts w:cstheme="minorHAnsi"/>
          <w:lang w:val="en-US"/>
        </w:rPr>
        <w:t>a distance of 8</w:t>
      </w:r>
      <w:proofErr w:type="gramEnd"/>
      <w:r w:rsidR="00F63028" w:rsidRPr="00D83314">
        <w:rPr>
          <w:rFonts w:cstheme="minorHAnsi"/>
          <w:lang w:val="en-US"/>
        </w:rPr>
        <w:t xml:space="preserve"> cm caudally from R2 and R3; L2: placed at a distance of 8 cm caudally from R3 and R4; Arrow: Stomach retractor, placed at the left anterior axillary line.</w:t>
      </w:r>
    </w:p>
    <w:p w14:paraId="65CC34B5" w14:textId="40429A02" w:rsidR="008E7A66" w:rsidRDefault="008E7A66" w:rsidP="00B43BD2">
      <w:pPr>
        <w:jc w:val="both"/>
      </w:pPr>
    </w:p>
    <w:p w14:paraId="561B26F3" w14:textId="31DF2FFA" w:rsidR="008E7A66" w:rsidRPr="00CD60FE" w:rsidRDefault="008E7A66" w:rsidP="00B43BD2">
      <w:pPr>
        <w:jc w:val="both"/>
        <w:rPr>
          <w:b/>
          <w:bCs/>
        </w:rPr>
      </w:pPr>
      <w:r w:rsidRPr="00CD60FE">
        <w:rPr>
          <w:b/>
          <w:bCs/>
        </w:rPr>
        <w:t>Table 1: Sequence of instruments during each operative step.</w:t>
      </w:r>
      <w:r w:rsidR="0031600F" w:rsidRPr="0031600F">
        <w:rPr>
          <w:rFonts w:cstheme="minorHAnsi"/>
          <w:lang w:val="en-US"/>
        </w:rPr>
        <w:t xml:space="preserve"> </w:t>
      </w:r>
    </w:p>
    <w:p w14:paraId="013459BD" w14:textId="690EB48D" w:rsidR="008E7A66" w:rsidRDefault="008E7A66" w:rsidP="00B43BD2">
      <w:pPr>
        <w:jc w:val="both"/>
      </w:pPr>
    </w:p>
    <w:p w14:paraId="5B5129DA" w14:textId="44EE3DF0" w:rsidR="00216ABB" w:rsidRPr="00216ABB" w:rsidRDefault="00216ABB" w:rsidP="00B43BD2">
      <w:pPr>
        <w:jc w:val="both"/>
        <w:rPr>
          <w:rFonts w:cstheme="minorHAnsi"/>
          <w:lang w:val="en-US"/>
        </w:rPr>
      </w:pPr>
      <w:r>
        <w:rPr>
          <w:b/>
          <w:bCs/>
        </w:rPr>
        <w:t xml:space="preserve">Table </w:t>
      </w:r>
      <w:r w:rsidR="003C2044">
        <w:rPr>
          <w:b/>
          <w:bCs/>
        </w:rPr>
        <w:t>2</w:t>
      </w:r>
      <w:r w:rsidRPr="00CD60FE">
        <w:rPr>
          <w:b/>
          <w:bCs/>
        </w:rPr>
        <w:t>: Representative results of the surgery.</w:t>
      </w:r>
    </w:p>
    <w:p w14:paraId="78ECFE11" w14:textId="77777777" w:rsidR="00CD60FE" w:rsidRPr="00D83314" w:rsidRDefault="00CD60FE" w:rsidP="00B43BD2">
      <w:pPr>
        <w:jc w:val="both"/>
        <w:rPr>
          <w:rFonts w:cstheme="minorHAnsi"/>
          <w:lang w:val="en-US"/>
        </w:rPr>
      </w:pPr>
    </w:p>
    <w:p w14:paraId="7A8519A3" w14:textId="34196924" w:rsidR="00C00028" w:rsidRPr="00D83314" w:rsidRDefault="00C00028" w:rsidP="005C4694">
      <w:pPr>
        <w:pStyle w:val="Heading1"/>
        <w:spacing w:before="0"/>
        <w:jc w:val="both"/>
        <w:rPr>
          <w:rFonts w:asciiTheme="minorHAnsi" w:hAnsiTheme="minorHAnsi" w:cstheme="minorHAnsi"/>
          <w:szCs w:val="24"/>
          <w:lang w:val="en-US"/>
        </w:rPr>
      </w:pPr>
      <w:r w:rsidRPr="00D83314">
        <w:rPr>
          <w:rFonts w:asciiTheme="minorHAnsi" w:hAnsiTheme="minorHAnsi" w:cstheme="minorHAnsi"/>
          <w:szCs w:val="24"/>
          <w:lang w:val="en-US"/>
        </w:rPr>
        <w:t>DISCUSSION</w:t>
      </w:r>
      <w:r w:rsidR="005E38B6">
        <w:rPr>
          <w:rFonts w:asciiTheme="minorHAnsi" w:hAnsiTheme="minorHAnsi" w:cstheme="minorHAnsi"/>
          <w:szCs w:val="24"/>
          <w:lang w:val="en-US"/>
        </w:rPr>
        <w:t>:</w:t>
      </w:r>
    </w:p>
    <w:p w14:paraId="1533135A" w14:textId="5E7E82F5" w:rsidR="00A857FC" w:rsidRPr="00D83314" w:rsidRDefault="002971F3" w:rsidP="005C4694">
      <w:pPr>
        <w:pStyle w:val="ListParagraph"/>
        <w:ind w:left="0"/>
        <w:jc w:val="both"/>
        <w:rPr>
          <w:rFonts w:cstheme="minorHAnsi"/>
          <w:lang w:val="en-US"/>
        </w:rPr>
      </w:pPr>
      <w:r w:rsidRPr="00D83314">
        <w:rPr>
          <w:rFonts w:cstheme="minorHAnsi"/>
          <w:lang w:val="en-US"/>
        </w:rPr>
        <w:t xml:space="preserve">Robotic LPJ can be used in selected patients with painful chronic pancreatitis and a dilated </w:t>
      </w:r>
      <w:r w:rsidR="008D3889" w:rsidRPr="00D83314">
        <w:rPr>
          <w:rFonts w:cstheme="minorHAnsi"/>
          <w:lang w:val="en-US"/>
        </w:rPr>
        <w:t>MPD</w:t>
      </w:r>
      <w:r w:rsidRPr="00D83314">
        <w:rPr>
          <w:rFonts w:cstheme="minorHAnsi"/>
          <w:lang w:val="en-US"/>
        </w:rPr>
        <w:t>. Robotic LP</w:t>
      </w:r>
      <w:r w:rsidR="00C56E06" w:rsidRPr="00D83314">
        <w:rPr>
          <w:rFonts w:cstheme="minorHAnsi"/>
          <w:lang w:val="en-US"/>
        </w:rPr>
        <w:t>J</w:t>
      </w:r>
      <w:r w:rsidR="0033377A" w:rsidRPr="00D83314">
        <w:rPr>
          <w:rFonts w:cstheme="minorHAnsi"/>
          <w:lang w:val="en-US"/>
        </w:rPr>
        <w:t xml:space="preserve"> </w:t>
      </w:r>
      <w:r w:rsidR="00412C60" w:rsidRPr="00D83314">
        <w:rPr>
          <w:rFonts w:cstheme="minorHAnsi"/>
          <w:lang w:val="en-US"/>
        </w:rPr>
        <w:t xml:space="preserve">combines </w:t>
      </w:r>
      <w:r w:rsidR="0033377A" w:rsidRPr="00D83314">
        <w:rPr>
          <w:rFonts w:cstheme="minorHAnsi"/>
          <w:lang w:val="en-US"/>
        </w:rPr>
        <w:t>the advantages of the minimally invasive approach and the</w:t>
      </w:r>
      <w:r w:rsidR="00653420" w:rsidRPr="00D83314">
        <w:rPr>
          <w:rFonts w:cstheme="minorHAnsi"/>
          <w:lang w:val="en-US"/>
        </w:rPr>
        <w:t xml:space="preserve"> freedom of articulat</w:t>
      </w:r>
      <w:r w:rsidRPr="00D83314">
        <w:rPr>
          <w:rFonts w:cstheme="minorHAnsi"/>
          <w:lang w:val="en-US"/>
        </w:rPr>
        <w:t>ing</w:t>
      </w:r>
      <w:r w:rsidR="00412C60" w:rsidRPr="00D83314">
        <w:rPr>
          <w:rFonts w:cstheme="minorHAnsi"/>
          <w:lang w:val="en-US"/>
        </w:rPr>
        <w:t xml:space="preserve"> wrists</w:t>
      </w:r>
      <w:r w:rsidR="00653420" w:rsidRPr="00D83314">
        <w:rPr>
          <w:rFonts w:cstheme="minorHAnsi"/>
          <w:lang w:val="en-US"/>
        </w:rPr>
        <w:t xml:space="preserve"> </w:t>
      </w:r>
      <w:r w:rsidRPr="00D83314">
        <w:rPr>
          <w:rFonts w:cstheme="minorHAnsi"/>
          <w:lang w:val="en-US"/>
        </w:rPr>
        <w:t>as known from open surgery</w:t>
      </w:r>
      <w:r w:rsidR="00653420" w:rsidRPr="00D83314">
        <w:rPr>
          <w:rFonts w:cstheme="minorHAnsi"/>
          <w:lang w:val="en-US"/>
        </w:rPr>
        <w:t>.</w:t>
      </w:r>
      <w:r w:rsidR="002E4623" w:rsidRPr="00D83314">
        <w:rPr>
          <w:rFonts w:cstheme="minorHAnsi"/>
          <w:lang w:val="en-US"/>
        </w:rPr>
        <w:t xml:space="preserve"> </w:t>
      </w:r>
      <w:r w:rsidR="006D7174" w:rsidRPr="00D83314">
        <w:rPr>
          <w:rFonts w:cstheme="minorHAnsi"/>
          <w:lang w:val="en-US"/>
        </w:rPr>
        <w:t>Generally, a minimally invasive approach offers enhanced postoperative recovery, a lower postoperative pain, and a shorter length of hospital stay</w:t>
      </w:r>
      <w:r w:rsidR="006D7174" w:rsidRPr="00D83314">
        <w:rPr>
          <w:rFonts w:cstheme="minorHAnsi"/>
          <w:lang w:val="en-US"/>
        </w:rPr>
        <w:fldChar w:fldCharType="begin" w:fldLock="1"/>
      </w:r>
      <w:r w:rsidR="00820265" w:rsidRPr="00D83314">
        <w:rPr>
          <w:rFonts w:cstheme="minorHAnsi"/>
          <w:lang w:val="en-US"/>
        </w:rPr>
        <w:instrText>ADDIN CSL_CITATION {"citationItems":[{"id":"ITEM-1","itemData":{"DOI":"10.1097/SLE.0b013e31829ce803","ISBN":"1530-4515","ISSN":"15344908","PMID":"24710258","abstract":"Background: Pancreatic resection and/or ductal drainage are common surgical options in the management of unremitting abdominal pain of chronic pancreatitis (CP). We describe the results of the largest UK series of laparoscopic approach to pancreatic duct drainage and head resection for CP., Methods: Patients with CP and intractable abdominal pain requiring duodenum-preserving pancreatic head resection (Berne modification of Beger procedure) or Puestow procedure were offered laparoscopic surgery by a single surgeon. The results shown represent median (range)., Results: Six patients (3 males) with CP (alcohol induced, n=4; idiopathic, n=2) underwent surgery between 2009 and 2012. The pancreatic duct diameter was 8.75 (6 to 11) mm. Five patients have had lateral pancreaticojejunostomy and 1 patient underwent Berne modification of Beger procedure, all of which were completed laparoscopically. The operating time was 277.5 (250 to 360) minutes. There were no deaths and 1 patient was readmitted 10 days postoperatively and had laparotomy for pancreatic bleeding after pancreaticojejunostomy (morbidity, 17%). The hospital stay was 5 (5 to 8) days. At a follow-up of 14.2 (10 to 35) months, 4 of the patients were pain free, whereas 2 patients required one third and half of the preoperative oral opioid dose for pain control., Conclusions: The laparoscopic approach to pancreatic duct drainage and duodenum-preserving head resection in carefully selected patients and in experienced hands is feasible and safe with good short-term results and potential advantages. Further expansion of experience and longer follow-up is required., (C) 2014 by Lippincott Williams &amp; Wilkins","author":[{"dropping-particle":"","family":"Khaled","given":"Yazan","non-dropping-particle":"","parse-names":false,"suffix":""},{"dropping-particle":"","family":"Ammori","given":"Basil","non-dropping-particle":"","parse-names":false,"suffix":""}],"container-title":"Surgical Laparoscopy, Endoscopy and Percutaneous Techniques","id":"ITEM-1","issued":{"date-parts":[["2014"]]},"title":"Laparoscopic lateral pancreaticojejunostomy and laparoscopic berne modification of beger procedure for the treatment of chronic pancreatitis: The first UK experience","type":"article-journal"},"uris":["http://www.mendeley.com/documents/?uuid=7a2d5384-1931-45f6-9254-b65662cd6447","http://www.mendeley.com/documents/?uuid=6b186f58-643c-473a-951a-f4d9cc0ccc8c","http://www.mendeley.com/documents/?uuid=43203eda-592f-47a8-b61f-576460cc3fd7"]},{"id":"ITEM-2","itemData":{"DOI":"10.1007/s00464-005-0680-x","ISBN":"1432-2218 (Electronic)\\n0930-2794 (Linking)","ISSN":"09302794","PMID":"16424983","abstract":"Lateral pancreaticojejunostomy is considered as the standard surgery for chronic pancreatitis. Yet there are very few reports of this procedure being done laparoscopically. We present our experience with laparoscopic lateral pancreaticojejunostomy till date and describe our technique.","author":[{"dropping-particle":"","family":"Palanivelu","given":"C.","non-dropping-particle":"","parse-names":false,"suffix":""},{"dropping-particle":"","family":"Shetty","given":"R.","non-dropping-particle":"","parse-names":false,"suffix":""},{"dropping-particle":"","family":"Jani","given":"K.","non-dropping-particle":"","parse-names":false,"suffix":""},{"dropping-particle":"","family":"Rajan","given":"P. S.","non-dropping-particle":"","parse-names":false,"suffix":""},{"dropping-particle":"","family":"Sendhilkumar","given":"K.","non-dropping-particle":"","parse-names":false,"suffix":""},{"dropping-particle":"","family":"Parthasarthi","given":"R.","non-dropping-particle":"","parse-names":false,"suffix":""},{"dropping-particle":"","family":"Malladi","given":"V.","non-dropping-particle":"","parse-names":false,"suffix":""}],"container-title":"Surgical Endoscopy and Other Interventional Techniques","id":"ITEM-2","issued":{"date-parts":[["2006"]]},"title":"Laparoscopic lateral pancreaticojejunostomy: A new remedy for an old ailment","type":"article-journal"},"uris":["http://www.mendeley.com/documents/?uuid=7b3de2d6-181f-4c1a-987e-726cefff9289","http://www.mendeley.com/documents/?uuid=89d62438-22ad-4a31-ba5b-e72fd9241940","http://www.mendeley.com/documents/?uuid=afb78271-6098-4ab5-818e-d54191d35caa","http://www.mendeley.com/documents/?uuid=65256140-0f2c-47df-9830-98c84808ec00"]},{"id":"ITEM-3","itemData":{"DOI":"10.1007/s00464-003-9210-x","ISBN":"1432-2218 (Electronic)\\r0930-2794 (Linking)","ISSN":"14322218","PMID":"15156382","abstract":"Although lateral pancreaticojejunostomy (LPJ) is one of the most commonly performed procedures for the management of chronic obstructive pancreatitis, it is seldom performed laparoscopically. We report our experience of 17 consecutive laparoscopic LPJ (lap LPJ) and their outcome.","author":[{"dropping-particle":"","family":"Tantia","given":"O.","non-dropping-particle":"","parse-names":false,"suffix":""},{"dropping-particle":"","family":"Jindal","given":"M. K.","non-dropping-particle":"","parse-names":false,"suffix":""},{"dropping-particle":"","family":"Khanna","given":"S.","non-dropping-particle":"","parse-names":false,"suffix":""},{"dropping-particle":"","family":"Sen","given":"B.","non-dropping-particle":"","parse-names":false,"suffix":""}],"container-title":"Surgical Endoscopy and Other Interventional Techniques","id":"ITEM-3","issued":{"date-parts":[["2004"]]},"title":"Laparoscopic lateral pancreaticojejunostomy: Our experience of 17 cases","type":"article-journal"},"uris":["http://www.mendeley.com/documents/?uuid=0a0ca17d-b2ec-4dc4-90df-3d40f945ffb4","http://www.mendeley.com/documents/?uuid=0b41f012-5661-4d0d-8ba4-79875ccf6d42","http://www.mendeley.com/documents/?uuid=f988e5f0-a8aa-41f3-84ee-f9dcdfedfb16","http://www.mendeley.com/documents/?uuid=8cc1a18d-b6d4-4556-95b5-ffa295d3d48d"]},{"id":"ITEM-4","itemData":{"DOI":"10.1097/SLE.0b013e3182075111","ISSN":"15304515","PMID":"21304372","abstract":"Lateral pancreaticojejunostomy (LPJ) is a suitable procedure to treat unremitting abdominal pain of chronic pancreatitis (CP) in the presence of a markedly dilated pancreatic duct containing stones and when an inflammatory mass in the head of the gland is absent; this procedure is rarely performed laparoscopically.","author":[{"dropping-particle":"","family":"Khaled","given":"Yazan S.","non-dropping-particle":"","parse-names":false,"suffix":""},{"dropping-particle":"","family":"Ammori","given":"Mohannad B.","non-dropping-particle":"","parse-names":false,"suffix":""},{"dropping-particle":"","family":"Ammori","given":"Basil J.","non-dropping-particle":"","parse-names":false,"suffix":""}],"container-title":"Surgical Laparoscopy, Endoscopy and Percutaneous Techniques","id":"ITEM-4","issued":{"date-parts":[["2011"]]},"title":"Laparoscopic lateral pancreaticojejunostomy for chronic pancreatitis: A case report and review of the literature","type":"article-journal"},"uris":["http://www.mendeley.com/documents/?uuid=c253eb96-6705-42f1-8088-a4cf41488701","http://www.mendeley.com/documents/?uuid=b9af7832-7487-4251-bc90-a10e2559b738","http://www.mendeley.com/documents/?uuid=2c1f1c65-d64d-483e-a2bf-0ea02f5fc95e"]}],"mendeley":{"formattedCitation":"&lt;sup&gt;9,16–18&lt;/sup&gt;","plainTextFormattedCitation":"9,16–18","previouslyFormattedCitation":"&lt;sup&gt;9,16–18&lt;/sup&gt;"},"properties":{"noteIndex":0},"schema":"https://github.com/citation-style-language/schema/raw/master/csl-citation.json"}</w:instrText>
      </w:r>
      <w:r w:rsidR="006D7174" w:rsidRPr="00D83314">
        <w:rPr>
          <w:rFonts w:cstheme="minorHAnsi"/>
          <w:lang w:val="en-US"/>
        </w:rPr>
        <w:fldChar w:fldCharType="separate"/>
      </w:r>
      <w:r w:rsidR="00AF6428" w:rsidRPr="00D83314">
        <w:rPr>
          <w:rFonts w:cstheme="minorHAnsi"/>
          <w:noProof/>
          <w:vertAlign w:val="superscript"/>
          <w:lang w:val="en-US"/>
        </w:rPr>
        <w:t>9,16–18</w:t>
      </w:r>
      <w:r w:rsidR="006D7174" w:rsidRPr="00D83314">
        <w:rPr>
          <w:rFonts w:cstheme="minorHAnsi"/>
          <w:lang w:val="en-US"/>
        </w:rPr>
        <w:fldChar w:fldCharType="end"/>
      </w:r>
      <w:r w:rsidR="005E38B6" w:rsidRPr="00D83314">
        <w:rPr>
          <w:rFonts w:cstheme="minorHAnsi"/>
          <w:lang w:val="en-US"/>
        </w:rPr>
        <w:t>.</w:t>
      </w:r>
      <w:r w:rsidR="006D7174" w:rsidRPr="00D83314">
        <w:rPr>
          <w:rFonts w:cstheme="minorHAnsi"/>
          <w:lang w:val="en-US"/>
        </w:rPr>
        <w:t xml:space="preserve"> </w:t>
      </w:r>
      <w:r w:rsidRPr="00D83314">
        <w:rPr>
          <w:rFonts w:cstheme="minorHAnsi"/>
          <w:lang w:val="en-US"/>
        </w:rPr>
        <w:t>The robotic approach has benefits</w:t>
      </w:r>
      <w:r w:rsidR="0036546E" w:rsidRPr="00D83314">
        <w:rPr>
          <w:rFonts w:cstheme="minorHAnsi"/>
          <w:lang w:val="en-US"/>
        </w:rPr>
        <w:t xml:space="preserve"> over</w:t>
      </w:r>
      <w:r w:rsidRPr="00D83314">
        <w:rPr>
          <w:rFonts w:cstheme="minorHAnsi"/>
          <w:lang w:val="en-US"/>
        </w:rPr>
        <w:t xml:space="preserve"> the standard laparoscopic approach. First,</w:t>
      </w:r>
      <w:r w:rsidR="00653420" w:rsidRPr="00D83314">
        <w:rPr>
          <w:rFonts w:cstheme="minorHAnsi"/>
          <w:lang w:val="en-US"/>
        </w:rPr>
        <w:t xml:space="preserve"> enhanced vision </w:t>
      </w:r>
      <w:r w:rsidR="00A04A97" w:rsidRPr="00D83314">
        <w:rPr>
          <w:rFonts w:cstheme="minorHAnsi"/>
          <w:lang w:val="en-US"/>
        </w:rPr>
        <w:t xml:space="preserve">owing </w:t>
      </w:r>
      <w:r w:rsidR="00653420" w:rsidRPr="00D83314">
        <w:rPr>
          <w:rFonts w:cstheme="minorHAnsi"/>
          <w:lang w:val="en-US"/>
        </w:rPr>
        <w:t xml:space="preserve">to the </w:t>
      </w:r>
      <w:r w:rsidR="007F1A7F">
        <w:rPr>
          <w:rFonts w:cstheme="minorHAnsi"/>
          <w:lang w:val="en-US"/>
        </w:rPr>
        <w:t>three</w:t>
      </w:r>
      <w:r w:rsidR="00653420" w:rsidRPr="00D83314">
        <w:rPr>
          <w:rFonts w:cstheme="minorHAnsi"/>
          <w:lang w:val="en-US"/>
        </w:rPr>
        <w:t>-dimensional</w:t>
      </w:r>
      <w:r w:rsidR="00A04A97" w:rsidRPr="00D83314">
        <w:rPr>
          <w:rFonts w:cstheme="minorHAnsi"/>
          <w:lang w:val="en-US"/>
        </w:rPr>
        <w:t>,</w:t>
      </w:r>
      <w:r w:rsidR="00653420" w:rsidRPr="00D83314">
        <w:rPr>
          <w:rFonts w:cstheme="minorHAnsi"/>
          <w:lang w:val="en-US"/>
        </w:rPr>
        <w:t xml:space="preserve"> </w:t>
      </w:r>
      <w:r w:rsidR="00A04A97" w:rsidRPr="00D83314">
        <w:rPr>
          <w:rFonts w:cstheme="minorHAnsi"/>
          <w:lang w:val="en-US"/>
        </w:rPr>
        <w:t xml:space="preserve">high definition </w:t>
      </w:r>
      <w:r w:rsidR="00653420" w:rsidRPr="00D83314">
        <w:rPr>
          <w:rFonts w:cstheme="minorHAnsi"/>
          <w:lang w:val="en-US"/>
        </w:rPr>
        <w:t>imaging</w:t>
      </w:r>
      <w:r w:rsidR="00A979C8" w:rsidRPr="00D83314">
        <w:rPr>
          <w:rFonts w:cstheme="minorHAnsi"/>
          <w:lang w:val="en-US"/>
        </w:rPr>
        <w:t xml:space="preserve"> </w:t>
      </w:r>
      <w:r w:rsidR="00A04A97" w:rsidRPr="00D83314">
        <w:rPr>
          <w:rFonts w:cstheme="minorHAnsi"/>
          <w:lang w:val="en-US"/>
        </w:rPr>
        <w:t>allows for</w:t>
      </w:r>
      <w:r w:rsidR="00A979C8" w:rsidRPr="00D83314">
        <w:rPr>
          <w:rFonts w:cstheme="minorHAnsi"/>
          <w:lang w:val="en-US"/>
        </w:rPr>
        <w:t xml:space="preserve"> better visualization of anatomical structures for the surgeon during </w:t>
      </w:r>
      <w:r w:rsidR="00A04A97" w:rsidRPr="00D83314">
        <w:rPr>
          <w:rFonts w:cstheme="minorHAnsi"/>
          <w:lang w:val="en-US"/>
        </w:rPr>
        <w:t xml:space="preserve">both </w:t>
      </w:r>
      <w:r w:rsidR="00A979C8" w:rsidRPr="00D83314">
        <w:rPr>
          <w:rFonts w:cstheme="minorHAnsi"/>
          <w:lang w:val="en-US"/>
        </w:rPr>
        <w:t>the dissection and the reconstruction phase</w:t>
      </w:r>
      <w:r w:rsidR="003B6B40" w:rsidRPr="00D83314">
        <w:rPr>
          <w:rFonts w:cstheme="minorHAnsi"/>
          <w:lang w:val="en-US"/>
        </w:rPr>
        <w:fldChar w:fldCharType="begin" w:fldLock="1"/>
      </w:r>
      <w:r w:rsidR="00820265" w:rsidRPr="00D83314">
        <w:rPr>
          <w:rFonts w:cstheme="minorHAnsi"/>
          <w:lang w:val="en-US"/>
        </w:rPr>
        <w:instrText>ADDIN CSL_CITATION {"citationItems":[{"id":"ITEM-1","itemData":{"DOI":"10.1007/s11605-011-1495-9","ISBN":"1160501114","ISSN":"1091255X","PMID":"21584825","author":[{"dropping-particle":"","family":"Eid","given":"George Michel","non-dropping-particle":"","parse-names":false,"suffix":""},{"dropping-particle":"","family":"Entabi","given":"Fateh","non-dropping-particle":"","parse-names":false,"suffix":""},{"dropping-particle":"","family":"Watson","given":"Andrew R.","non-dropping-particle":"","parse-names":false,"suffix":""},{"dropping-particle":"","family":"Zuckerbraun","given":"Brian S.","non-dropping-particle":"","parse-names":false,"suffix":""},{"dropping-particle":"","family":"Wilson","given":"Mark A.","non-dropping-particle":"","parse-names":false,"suffix":""}],"container-title":"Journal of Gastrointestinal Surgery","id":"ITEM-1","issued":{"date-parts":[["2011"]]},"title":"Robotic-Assisted Laparoscopic Side-to-Side Lateral Pancreaticojejunostomy","type":"article-journal"},"uris":["http://www.mendeley.com/documents/?uuid=cbcccf8b-c8c3-433d-8628-e0ecb4248764","http://www.mendeley.com/documents/?uuid=62bae49c-409e-4a9a-b0ec-ad7944d6fe0f","http://www.mendeley.com/documents/?uuid=ce873e1d-74be-46da-8f69-e1d6f68fb459"]},{"id":"ITEM-2","itemData":{"DOI":"10.1016/j.jpedsurg.2011.03.003","ISBN":"1531-5037 (Electronic)\\r0022-3468 (Linking)","ISSN":"00223468","PMID":"21683190","abstract":"A lateral pancreaticojejunostomy (LPJ), also known as the Puestow procedure, is a complex procedure performed for chronic pancreatitis when the pancreatic duct is dilated and unable to drain properly. Traditionally, these procedures are performed with open surgery. A minimally invasive approach to the LPJ using rigid handheld nonarticulating instruments is tedious and rarely performed. In fact, there are no prior laparoscopic case reports for LPJ in children and only a small handful of cases in the adult literature. This lack of laparoscopic information may be an indication of the difficulty in performing this complex operation with nonarticulating laparoscopic instruments. The advantages of robotic surgery may help overcome these difficulties. We present the first robotic LPJ ever reported in a 14-year-old child with idiopathic chronic pancreatitis. This case demonstrates the utility of this advanced surgical technology and may lead to a new minimally invasive option for both adults and children with chronic pancreatitis requiring surgical intervention. © 2011 Elsevier Inc. All rights reserved.","author":[{"dropping-particle":"","family":"Meehan","given":"John J.","non-dropping-particle":"","parse-names":false,"suffix":""},{"dropping-particle":"","family":"Sawin","given":"Robert","non-dropping-particle":"","parse-names":false,"suffix":""}],"container-title":"Journal of Pediatric Surgery","id":"ITEM-2","issued":{"date-parts":[["2011"]]},"title":"Robotic lateral pancreaticojejunostomy (Puestow)","type":"article-journal"},"uris":["http://www.mendeley.com/documents/?uuid=6f2f73ff-62b9-4a5d-929d-5e1a35c2f5ca","http://www.mendeley.com/documents/?uuid=d4f717b1-9765-4fdc-9c8e-4fe06076ff92","http://www.mendeley.com/documents/?uuid=631793c6-c2cd-4d18-adb3-3cbc85a4cb10"]},{"id":"ITEM-3","itemData":{"DOI":"10.1007/s11605-016-3204-1","ISBN":"1091-255x","ISSN":"1091255X","PMID":"27412319","abstract":"INTRODUCTION: Laparoscopic and robotic surgery of the pancreas has only recently  emerged as viable treatment options for benign and malignant disease. This review seeks to evaluate the current body of evidence on these approaches to pancreaticoduodenectomy and distal pancreatectomy. METHODS: A systematic review of large published series was performed utilizing the PubMed search engine. RESULTS: Based on these reports, both the laparoscopic and robotic techniques for these complex procedures appear to be safe and effective, if performed by high volume experienced pancreatic surgeons. The advantages of each approach are highlighted, emphasizing the data available on the learning curve and potential dissemination. CONCLUSIONS: Both minimally invasive approaches to pancreatic resection are safe and feasible.","author":[{"dropping-particle":"","family":"Wright","given":"G. Paul","non-dropping-particle":"","parse-names":false,"suffix":""},{"dropping-particle":"","family":"Zureikat","given":"Amer H.","non-dropping-particle":"","parse-names":false,"suffix":""}],"container-title":"Journal of Gastrointestinal Surgery","id":"ITEM-3","issued":{"date-parts":[["2016"]]},"title":"Development of Minimally Invasive Pancreatic Surgery: an Evidence-Based Systematic Review of Laparoscopic Versus Robotic Approaches","type":"article-journal"},"uris":["http://www.mendeley.com/documents/?uuid=9ac4e2d7-df0a-48a7-a7a5-7493cb65549c","http://www.mendeley.com/documents/?uuid=900e1fd5-4850-4f5f-9231-d0c0c70dc121","http://www.mendeley.com/documents/?uuid=e9bd90cf-011c-4cbe-ba51-c5b3c07f84eb","http://www.mendeley.com/documents/?uuid=086dc34a-067c-4284-8f2e-1ba65a995c87","http://www.mendeley.com/documents/?uuid=cd8ed5dd-1a5f-4844-b649-6222426e0cbf"]}],"mendeley":{"formattedCitation":"&lt;sup&gt;5,13,19&lt;/sup&gt;","plainTextFormattedCitation":"5,13,19","previouslyFormattedCitation":"&lt;sup&gt;5,13,19&lt;/sup&gt;"},"properties":{"noteIndex":0},"schema":"https://github.com/citation-style-language/schema/raw/master/csl-citation.json"}</w:instrText>
      </w:r>
      <w:r w:rsidR="003B6B40" w:rsidRPr="00D83314">
        <w:rPr>
          <w:rFonts w:cstheme="minorHAnsi"/>
          <w:lang w:val="en-US"/>
        </w:rPr>
        <w:fldChar w:fldCharType="separate"/>
      </w:r>
      <w:r w:rsidR="00AF6428" w:rsidRPr="00D83314">
        <w:rPr>
          <w:rFonts w:cstheme="minorHAnsi"/>
          <w:noProof/>
          <w:vertAlign w:val="superscript"/>
          <w:lang w:val="en-US"/>
        </w:rPr>
        <w:t>5,13,19</w:t>
      </w:r>
      <w:r w:rsidR="003B6B40" w:rsidRPr="00D83314">
        <w:rPr>
          <w:rFonts w:cstheme="minorHAnsi"/>
          <w:lang w:val="en-US"/>
        </w:rPr>
        <w:fldChar w:fldCharType="end"/>
      </w:r>
      <w:r w:rsidR="005E38B6" w:rsidRPr="00D83314">
        <w:rPr>
          <w:rFonts w:cstheme="minorHAnsi"/>
          <w:lang w:val="en-US"/>
        </w:rPr>
        <w:t>.</w:t>
      </w:r>
      <w:r w:rsidR="001B2E35" w:rsidRPr="00D83314">
        <w:rPr>
          <w:rFonts w:cstheme="minorHAnsi"/>
          <w:lang w:val="en-US"/>
        </w:rPr>
        <w:t xml:space="preserve"> </w:t>
      </w:r>
      <w:r w:rsidRPr="00D83314">
        <w:rPr>
          <w:rFonts w:cstheme="minorHAnsi"/>
          <w:lang w:val="en-US"/>
        </w:rPr>
        <w:t>Second</w:t>
      </w:r>
      <w:r w:rsidR="00A04A97" w:rsidRPr="00D83314">
        <w:rPr>
          <w:rFonts w:cstheme="minorHAnsi"/>
          <w:lang w:val="en-US"/>
        </w:rPr>
        <w:t>ly</w:t>
      </w:r>
      <w:r w:rsidRPr="00D83314">
        <w:rPr>
          <w:rFonts w:cstheme="minorHAnsi"/>
          <w:lang w:val="en-US"/>
        </w:rPr>
        <w:t xml:space="preserve">, </w:t>
      </w:r>
      <w:r w:rsidR="00A04A97" w:rsidRPr="00D83314">
        <w:rPr>
          <w:rFonts w:cstheme="minorHAnsi"/>
          <w:lang w:val="en-US"/>
        </w:rPr>
        <w:t xml:space="preserve">the needle drivers augmented with wristed articulation allow for </w:t>
      </w:r>
      <w:r w:rsidRPr="00D83314">
        <w:rPr>
          <w:rFonts w:cstheme="minorHAnsi"/>
          <w:lang w:val="en-US"/>
        </w:rPr>
        <w:t xml:space="preserve">easy suturing </w:t>
      </w:r>
      <w:r w:rsidR="00A04A97" w:rsidRPr="00D83314">
        <w:rPr>
          <w:rFonts w:cstheme="minorHAnsi"/>
          <w:lang w:val="en-US"/>
        </w:rPr>
        <w:t xml:space="preserve">to control </w:t>
      </w:r>
      <w:r w:rsidRPr="00D83314">
        <w:rPr>
          <w:rFonts w:cstheme="minorHAnsi"/>
          <w:lang w:val="en-US"/>
        </w:rPr>
        <w:t xml:space="preserve">bleeding </w:t>
      </w:r>
      <w:r w:rsidR="00A04A97" w:rsidRPr="00D83314">
        <w:rPr>
          <w:rFonts w:cstheme="minorHAnsi"/>
          <w:lang w:val="en-US"/>
        </w:rPr>
        <w:t xml:space="preserve">while </w:t>
      </w:r>
      <w:r w:rsidRPr="00D83314">
        <w:rPr>
          <w:rFonts w:cstheme="minorHAnsi"/>
          <w:lang w:val="en-US"/>
        </w:rPr>
        <w:t xml:space="preserve">opening of the </w:t>
      </w:r>
      <w:r w:rsidR="008D3889" w:rsidRPr="00D83314">
        <w:rPr>
          <w:rFonts w:cstheme="minorHAnsi"/>
          <w:lang w:val="en-US"/>
        </w:rPr>
        <w:t>MPD</w:t>
      </w:r>
      <w:r w:rsidRPr="00D83314">
        <w:rPr>
          <w:rFonts w:cstheme="minorHAnsi"/>
          <w:lang w:val="en-US"/>
        </w:rPr>
        <w:t>. Third</w:t>
      </w:r>
      <w:r w:rsidR="00A04A97" w:rsidRPr="00D83314">
        <w:rPr>
          <w:rFonts w:cstheme="minorHAnsi"/>
          <w:lang w:val="en-US"/>
        </w:rPr>
        <w:t>ly,</w:t>
      </w:r>
      <w:r w:rsidRPr="00D83314">
        <w:rPr>
          <w:rFonts w:cstheme="minorHAnsi"/>
          <w:lang w:val="en-US"/>
        </w:rPr>
        <w:t xml:space="preserve"> opening of the </w:t>
      </w:r>
      <w:r w:rsidR="008D3889" w:rsidRPr="00D83314">
        <w:rPr>
          <w:rFonts w:cstheme="minorHAnsi"/>
          <w:lang w:val="en-US"/>
        </w:rPr>
        <w:t>MPD</w:t>
      </w:r>
      <w:r w:rsidRPr="00D83314">
        <w:rPr>
          <w:rFonts w:cstheme="minorHAnsi"/>
          <w:lang w:val="en-US"/>
        </w:rPr>
        <w:t xml:space="preserve"> is </w:t>
      </w:r>
      <w:r w:rsidR="00A04A97" w:rsidRPr="00D83314">
        <w:rPr>
          <w:rFonts w:cstheme="minorHAnsi"/>
          <w:lang w:val="en-US"/>
        </w:rPr>
        <w:t xml:space="preserve">not limited by the direction of the laparoscopic instruments, since the </w:t>
      </w:r>
      <w:r w:rsidRPr="00D83314">
        <w:rPr>
          <w:rFonts w:cstheme="minorHAnsi"/>
          <w:lang w:val="en-US"/>
        </w:rPr>
        <w:t>monopolar diathermia</w:t>
      </w:r>
      <w:r w:rsidR="00A04A97" w:rsidRPr="00D83314">
        <w:rPr>
          <w:rFonts w:cstheme="minorHAnsi"/>
          <w:lang w:val="en-US"/>
        </w:rPr>
        <w:t xml:space="preserve"> has wristed articulation</w:t>
      </w:r>
      <w:r w:rsidR="006D7174" w:rsidRPr="00D83314">
        <w:rPr>
          <w:rFonts w:cstheme="minorHAnsi"/>
          <w:lang w:val="en-US"/>
        </w:rPr>
        <w:t>.</w:t>
      </w:r>
    </w:p>
    <w:p w14:paraId="6B35AE53" w14:textId="77777777" w:rsidR="00A857FC" w:rsidRPr="00D83314" w:rsidRDefault="00A857FC" w:rsidP="005C4694">
      <w:pPr>
        <w:pStyle w:val="ListParagraph"/>
        <w:ind w:left="0"/>
        <w:jc w:val="both"/>
        <w:rPr>
          <w:rFonts w:cstheme="minorHAnsi"/>
          <w:i/>
          <w:lang w:val="en-US"/>
        </w:rPr>
      </w:pPr>
    </w:p>
    <w:p w14:paraId="70548627" w14:textId="567550EC" w:rsidR="000D38EF" w:rsidRPr="00D83314" w:rsidRDefault="000D38EF" w:rsidP="005C4694">
      <w:pPr>
        <w:pStyle w:val="ListParagraph"/>
        <w:ind w:left="0"/>
        <w:jc w:val="both"/>
        <w:rPr>
          <w:rFonts w:cstheme="minorHAnsi"/>
          <w:lang w:val="en-US"/>
        </w:rPr>
      </w:pPr>
      <w:r w:rsidRPr="00D83314">
        <w:rPr>
          <w:rFonts w:cstheme="minorHAnsi"/>
          <w:lang w:val="en-US"/>
        </w:rPr>
        <w:t xml:space="preserve">As observed by Khan </w:t>
      </w:r>
      <w:r w:rsidR="007F1A7F" w:rsidRPr="007F1A7F">
        <w:rPr>
          <w:rFonts w:cstheme="minorHAnsi"/>
          <w:lang w:val="en-US"/>
        </w:rPr>
        <w:t>et al.</w:t>
      </w:r>
      <w:r w:rsidRPr="00D83314">
        <w:rPr>
          <w:rFonts w:cstheme="minorHAnsi"/>
          <w:lang w:val="en-US"/>
        </w:rPr>
        <w:fldChar w:fldCharType="begin" w:fldLock="1"/>
      </w:r>
      <w:r w:rsidR="00820265" w:rsidRPr="00D83314">
        <w:rPr>
          <w:rFonts w:cstheme="minorHAnsi"/>
          <w:lang w:val="en-US"/>
        </w:rPr>
        <w:instrText>ADDIN CSL_CITATION {"citationItems":[{"id":"ITEM-1","itemData":{"DOI":"10.21037/jovs.2017.10.10","ISBN":"2221-2965","ISSN":"22212965","PMID":"29780718","abstract":"Lateral pancreaticojejunostomy (LPJ), also known as the Puestow procedure, is a complex surgical procedure reserved for patients with refractory chronic pancreatitis (CP) and a dilated pancreatic duct. Traditionally, this operation is performed through an open incision, however, recent advancements in minimally invasive techniques have made it possible to perform the surgery using laparoscopic and robotic techniques with comparable safety. Though we do not have enough data yet to prove superiority of one over the other, the robotic approach appears to have an advantage over the laparoscopic technique in better visualization through 3-dimensional (3D) imaging and availability of wristed instruments for more precise actions, which may translate into superior outcomes. This paper is a description of our technique for robotic LPJ in patients with refractory CP. Important principles of patient selection, preoperative workup, surgical technique and post-operative management are discussed. A short video with a case presentation and highlights of the important steps of the surgery is included.","author":[{"dropping-particle":"","family":"Khan","given":"A S","non-dropping-particle":"","parse-names":false,"suffix":""},{"dropping-particle":"","family":"Siddiqui","given":"I","non-dropping-particle":"","parse-names":false,"suffix":""},{"dropping-particle":"","family":"Vrochides","given":"D","non-dropping-particle":"","parse-names":false,"suffix":""},{"dropping-particle":"","family":"Martinie","given":"J B","non-dropping-particle":"","parse-names":false,"suffix":""}],"container-title":"J Vis Surg","id":"ITEM-1","issued":{"date-parts":[["2018"]]},"title":"Robotic pancreas drainage procedure for chronic pancreatitis: robotic lateral pancreaticojejunostomy (Puestow procedure)","type":"article-journal"},"uris":["http://www.mendeley.com/documents/?uuid=8048a2d0-1196-4ddd-8d8d-e8042209610b","http://www.mendeley.com/documents/?uuid=269768ec-0c8f-4f8f-b642-3ad971840ce8","http://www.mendeley.com/documents/?uuid=48adde73-36b3-4d87-bba6-60b0f0d77a3f"]}],"mendeley":{"formattedCitation":"&lt;sup&gt;8&lt;/sup&gt;","plainTextFormattedCitation":"8","previouslyFormattedCitation":"&lt;sup&gt;8&lt;/sup&gt;"},"properties":{"noteIndex":0},"schema":"https://github.com/citation-style-language/schema/raw/master/csl-citation.json"}</w:instrText>
      </w:r>
      <w:r w:rsidRPr="00D83314">
        <w:rPr>
          <w:rFonts w:cstheme="minorHAnsi"/>
          <w:lang w:val="en-US"/>
        </w:rPr>
        <w:fldChar w:fldCharType="separate"/>
      </w:r>
      <w:r w:rsidR="00AF6428" w:rsidRPr="00D83314">
        <w:rPr>
          <w:rFonts w:cstheme="minorHAnsi"/>
          <w:noProof/>
          <w:vertAlign w:val="superscript"/>
          <w:lang w:val="en-US"/>
        </w:rPr>
        <w:t>8</w:t>
      </w:r>
      <w:r w:rsidRPr="00D83314">
        <w:rPr>
          <w:rFonts w:cstheme="minorHAnsi"/>
          <w:lang w:val="en-US"/>
        </w:rPr>
        <w:fldChar w:fldCharType="end"/>
      </w:r>
      <w:r w:rsidRPr="00D83314">
        <w:rPr>
          <w:rFonts w:cstheme="minorHAnsi"/>
          <w:lang w:val="en-US"/>
        </w:rPr>
        <w:t xml:space="preserve">, the intraoperative </w:t>
      </w:r>
      <w:r w:rsidR="002971F3" w:rsidRPr="00D83314">
        <w:rPr>
          <w:rFonts w:cstheme="minorHAnsi"/>
          <w:lang w:val="en-US"/>
        </w:rPr>
        <w:t xml:space="preserve">ultrasound </w:t>
      </w:r>
      <w:r w:rsidRPr="00D83314">
        <w:rPr>
          <w:rFonts w:cstheme="minorHAnsi"/>
          <w:lang w:val="en-US"/>
        </w:rPr>
        <w:t xml:space="preserve">is a </w:t>
      </w:r>
      <w:r w:rsidR="002971F3" w:rsidRPr="00D83314">
        <w:rPr>
          <w:rFonts w:cstheme="minorHAnsi"/>
          <w:lang w:val="en-US"/>
        </w:rPr>
        <w:t>useful tool</w:t>
      </w:r>
      <w:r w:rsidRPr="00D83314">
        <w:rPr>
          <w:rFonts w:cstheme="minorHAnsi"/>
          <w:lang w:val="en-US"/>
        </w:rPr>
        <w:t xml:space="preserve"> to identify the </w:t>
      </w:r>
      <w:r w:rsidR="008D3889" w:rsidRPr="00D83314">
        <w:rPr>
          <w:rFonts w:cstheme="minorHAnsi"/>
          <w:lang w:val="en-US"/>
        </w:rPr>
        <w:t>MPD</w:t>
      </w:r>
      <w:r w:rsidRPr="00D83314">
        <w:rPr>
          <w:rFonts w:cstheme="minorHAnsi"/>
          <w:lang w:val="en-US"/>
        </w:rPr>
        <w:t xml:space="preserve">. Adding the </w:t>
      </w:r>
      <w:r w:rsidR="001E4C58" w:rsidRPr="00D83314">
        <w:rPr>
          <w:rFonts w:cstheme="minorHAnsi"/>
          <w:lang w:val="en-US"/>
        </w:rPr>
        <w:t xml:space="preserve">color </w:t>
      </w:r>
      <w:r w:rsidRPr="00D83314">
        <w:rPr>
          <w:rFonts w:cstheme="minorHAnsi"/>
          <w:lang w:val="en-US"/>
        </w:rPr>
        <w:t xml:space="preserve">Doppler, </w:t>
      </w:r>
      <w:r w:rsidR="001E4C58" w:rsidRPr="00D83314">
        <w:rPr>
          <w:rFonts w:cstheme="minorHAnsi"/>
          <w:lang w:val="en-US"/>
        </w:rPr>
        <w:t>ultrasound</w:t>
      </w:r>
      <w:r w:rsidRPr="00D83314">
        <w:rPr>
          <w:rFonts w:cstheme="minorHAnsi"/>
          <w:lang w:val="en-US"/>
        </w:rPr>
        <w:t xml:space="preserve"> </w:t>
      </w:r>
      <w:r w:rsidR="001E4C58" w:rsidRPr="00D83314">
        <w:rPr>
          <w:rFonts w:cstheme="minorHAnsi"/>
          <w:lang w:val="en-US"/>
        </w:rPr>
        <w:t>may also be</w:t>
      </w:r>
      <w:r w:rsidR="00A857FC" w:rsidRPr="00D83314">
        <w:rPr>
          <w:rFonts w:cstheme="minorHAnsi"/>
          <w:lang w:val="en-US"/>
        </w:rPr>
        <w:t xml:space="preserve"> very</w:t>
      </w:r>
      <w:r w:rsidRPr="00D83314">
        <w:rPr>
          <w:rFonts w:cstheme="minorHAnsi"/>
          <w:lang w:val="en-US"/>
        </w:rPr>
        <w:t xml:space="preserve"> useful </w:t>
      </w:r>
      <w:r w:rsidR="001E4C58" w:rsidRPr="00D83314">
        <w:rPr>
          <w:rFonts w:cstheme="minorHAnsi"/>
          <w:lang w:val="en-US"/>
        </w:rPr>
        <w:t>i</w:t>
      </w:r>
      <w:r w:rsidRPr="00D83314">
        <w:rPr>
          <w:rFonts w:cstheme="minorHAnsi"/>
          <w:lang w:val="en-US"/>
        </w:rPr>
        <w:t xml:space="preserve">n </w:t>
      </w:r>
      <w:r w:rsidR="00412C60" w:rsidRPr="00D83314">
        <w:rPr>
          <w:rFonts w:cstheme="minorHAnsi"/>
          <w:lang w:val="en-US"/>
        </w:rPr>
        <w:t xml:space="preserve">identifying </w:t>
      </w:r>
      <w:r w:rsidRPr="00D83314">
        <w:rPr>
          <w:rFonts w:cstheme="minorHAnsi"/>
          <w:lang w:val="en-US"/>
        </w:rPr>
        <w:t xml:space="preserve">the </w:t>
      </w:r>
      <w:r w:rsidR="001B348A" w:rsidRPr="00D83314">
        <w:rPr>
          <w:rFonts w:cstheme="minorHAnsi"/>
          <w:lang w:val="en-US"/>
        </w:rPr>
        <w:t xml:space="preserve">trajectory of the </w:t>
      </w:r>
      <w:r w:rsidR="001E4C58" w:rsidRPr="00D83314">
        <w:rPr>
          <w:rFonts w:cstheme="minorHAnsi"/>
          <w:lang w:val="en-US"/>
        </w:rPr>
        <w:t>gastroduodenal artery</w:t>
      </w:r>
      <w:r w:rsidRPr="00D83314">
        <w:rPr>
          <w:rFonts w:cstheme="minorHAnsi"/>
          <w:lang w:val="en-US"/>
        </w:rPr>
        <w:t>.</w:t>
      </w:r>
      <w:r w:rsidR="001E4C58" w:rsidRPr="00D83314">
        <w:rPr>
          <w:rFonts w:cstheme="minorHAnsi"/>
          <w:lang w:val="en-US"/>
        </w:rPr>
        <w:t xml:space="preserve"> Measuring the length of the Roux-loop using a long suture is important. Determining the length of a bowel loop using the robotic view </w:t>
      </w:r>
      <w:r w:rsidR="00C56E06" w:rsidRPr="00D83314">
        <w:rPr>
          <w:rFonts w:cstheme="minorHAnsi"/>
          <w:lang w:val="en-US"/>
        </w:rPr>
        <w:t>can</w:t>
      </w:r>
      <w:r w:rsidR="009505B9" w:rsidRPr="00D83314">
        <w:rPr>
          <w:rFonts w:cstheme="minorHAnsi"/>
          <w:lang w:val="en-US"/>
        </w:rPr>
        <w:t xml:space="preserve"> </w:t>
      </w:r>
      <w:r w:rsidR="00C56E06" w:rsidRPr="00D83314">
        <w:rPr>
          <w:rFonts w:cstheme="minorHAnsi"/>
          <w:lang w:val="en-US"/>
        </w:rPr>
        <w:t>be</w:t>
      </w:r>
      <w:r w:rsidR="001E4C58" w:rsidRPr="00D83314">
        <w:rPr>
          <w:rFonts w:cstheme="minorHAnsi"/>
          <w:lang w:val="en-US"/>
        </w:rPr>
        <w:t xml:space="preserve"> </w:t>
      </w:r>
      <w:r w:rsidR="009505B9" w:rsidRPr="00D83314">
        <w:rPr>
          <w:rFonts w:cstheme="minorHAnsi"/>
          <w:lang w:val="en-US"/>
        </w:rPr>
        <w:t>particularly</w:t>
      </w:r>
      <w:r w:rsidR="001E4C58" w:rsidRPr="00D83314">
        <w:rPr>
          <w:rFonts w:cstheme="minorHAnsi"/>
          <w:lang w:val="en-US"/>
        </w:rPr>
        <w:t xml:space="preserve"> challenging. This may be relevant in case of a pancreatic fistula with risk of reflux of bowel content in case of a short Roux loop.</w:t>
      </w:r>
    </w:p>
    <w:p w14:paraId="50DB95D9" w14:textId="77777777" w:rsidR="000D38EF" w:rsidRPr="00D83314" w:rsidRDefault="000D38EF" w:rsidP="005C4694">
      <w:pPr>
        <w:pStyle w:val="ListParagraph"/>
        <w:ind w:left="0"/>
        <w:jc w:val="both"/>
        <w:rPr>
          <w:rFonts w:cstheme="minorHAnsi"/>
          <w:lang w:val="en-US"/>
        </w:rPr>
      </w:pPr>
    </w:p>
    <w:p w14:paraId="4B028799" w14:textId="632C25AF" w:rsidR="00584CD5" w:rsidRPr="00D83314" w:rsidRDefault="001E4C58" w:rsidP="005C4694">
      <w:pPr>
        <w:pStyle w:val="ListParagraph"/>
        <w:ind w:left="0"/>
        <w:jc w:val="both"/>
        <w:rPr>
          <w:rFonts w:cstheme="minorHAnsi"/>
          <w:lang w:val="en-US"/>
        </w:rPr>
      </w:pPr>
      <w:r w:rsidRPr="00D83314">
        <w:rPr>
          <w:rFonts w:cstheme="minorHAnsi"/>
          <w:lang w:val="en-US"/>
        </w:rPr>
        <w:lastRenderedPageBreak/>
        <w:t>The robotic procedure is a</w:t>
      </w:r>
      <w:r w:rsidR="009505B9" w:rsidRPr="00D83314">
        <w:rPr>
          <w:rFonts w:cstheme="minorHAnsi"/>
          <w:lang w:val="en-US"/>
        </w:rPr>
        <w:t xml:space="preserve"> lengthier, </w:t>
      </w:r>
      <w:r w:rsidRPr="00D83314">
        <w:rPr>
          <w:rFonts w:cstheme="minorHAnsi"/>
          <w:lang w:val="en-US"/>
        </w:rPr>
        <w:t xml:space="preserve">more costly, </w:t>
      </w:r>
      <w:r w:rsidR="009505B9" w:rsidRPr="00D83314">
        <w:rPr>
          <w:rFonts w:cstheme="minorHAnsi"/>
          <w:lang w:val="en-US"/>
        </w:rPr>
        <w:t xml:space="preserve">and more </w:t>
      </w:r>
      <w:r w:rsidRPr="00D83314">
        <w:rPr>
          <w:rFonts w:cstheme="minorHAnsi"/>
          <w:lang w:val="en-US"/>
        </w:rPr>
        <w:t>challenging procedure than the open approach</w:t>
      </w:r>
      <w:r w:rsidR="005206C1" w:rsidRPr="00D83314">
        <w:rPr>
          <w:rFonts w:cstheme="minorHAnsi"/>
          <w:lang w:val="en-US"/>
        </w:rPr>
        <w:fldChar w:fldCharType="begin" w:fldLock="1"/>
      </w:r>
      <w:r w:rsidR="00820265" w:rsidRPr="00D83314">
        <w:rPr>
          <w:rFonts w:cstheme="minorHAnsi"/>
          <w:lang w:val="en-US"/>
        </w:rPr>
        <w:instrText>ADDIN CSL_CITATION {"citationItems":[{"id":"ITEM-1","itemData":{"DOI":"10.1007/s11605-016-3204-1","ISBN":"1091-255x","ISSN":"1091255X","PMID":"27412319","abstract":"INTRODUCTION: Laparoscopic and robotic surgery of the pancreas has only recently  emerged as viable treatment options for benign and malignant disease. This review seeks to evaluate the current body of evidence on these approaches to pancreaticoduodenectomy and distal pancreatectomy. METHODS: A systematic review of large published series was performed utilizing the PubMed search engine. RESULTS: Based on these reports, both the laparoscopic and robotic techniques for these complex procedures appear to be safe and effective, if performed by high volume experienced pancreatic surgeons. The advantages of each approach are highlighted, emphasizing the data available on the learning curve and potential dissemination. CONCLUSIONS: Both minimally invasive approaches to pancreatic resection are safe and feasible.","author":[{"dropping-particle":"","family":"Wright","given":"G. Paul","non-dropping-particle":"","parse-names":false,"suffix":""},{"dropping-particle":"","family":"Zureikat","given":"Amer H.","non-dropping-particle":"","parse-names":false,"suffix":""}],"container-title":"Journal of Gastrointestinal Surgery","id":"ITEM-1","issued":{"date-parts":[["2016"]]},"title":"Development of Minimally Invasive Pancreatic Surgery: an Evidence-Based Systematic Review of Laparoscopic Versus Robotic Approaches","type":"article-journal"},"uris":["http://www.mendeley.com/documents/?uuid=9ac4e2d7-df0a-48a7-a7a5-7493cb65549c","http://www.mendeley.com/documents/?uuid=900e1fd5-4850-4f5f-9231-d0c0c70dc121","http://www.mendeley.com/documents/?uuid=e9bd90cf-011c-4cbe-ba51-c5b3c07f84eb"]}],"mendeley":{"formattedCitation":"&lt;sup&gt;13&lt;/sup&gt;","plainTextFormattedCitation":"13","previouslyFormattedCitation":"&lt;sup&gt;13&lt;/sup&gt;"},"properties":{"noteIndex":0},"schema":"https://github.com/citation-style-language/schema/raw/master/csl-citation.json"}</w:instrText>
      </w:r>
      <w:r w:rsidR="005206C1" w:rsidRPr="00D83314">
        <w:rPr>
          <w:rFonts w:cstheme="minorHAnsi"/>
          <w:lang w:val="en-US"/>
        </w:rPr>
        <w:fldChar w:fldCharType="separate"/>
      </w:r>
      <w:r w:rsidR="00AF6428" w:rsidRPr="00D83314">
        <w:rPr>
          <w:rFonts w:cstheme="minorHAnsi"/>
          <w:noProof/>
          <w:vertAlign w:val="superscript"/>
          <w:lang w:val="en-US"/>
        </w:rPr>
        <w:t>13</w:t>
      </w:r>
      <w:r w:rsidR="005206C1" w:rsidRPr="00D83314">
        <w:rPr>
          <w:rFonts w:cstheme="minorHAnsi"/>
          <w:lang w:val="en-US"/>
        </w:rPr>
        <w:fldChar w:fldCharType="end"/>
      </w:r>
      <w:r w:rsidR="005E38B6" w:rsidRPr="00D83314">
        <w:rPr>
          <w:rFonts w:cstheme="minorHAnsi"/>
          <w:lang w:val="en-US"/>
        </w:rPr>
        <w:t>.</w:t>
      </w:r>
      <w:r w:rsidR="005206C1" w:rsidRPr="00D83314">
        <w:rPr>
          <w:rFonts w:cstheme="minorHAnsi"/>
          <w:lang w:val="en-US"/>
        </w:rPr>
        <w:t xml:space="preserve"> Moreover, the use of this technology require</w:t>
      </w:r>
      <w:r w:rsidRPr="00D83314">
        <w:rPr>
          <w:rFonts w:cstheme="minorHAnsi"/>
          <w:lang w:val="en-US"/>
        </w:rPr>
        <w:t>s</w:t>
      </w:r>
      <w:r w:rsidR="005206C1" w:rsidRPr="00D83314">
        <w:rPr>
          <w:rFonts w:cstheme="minorHAnsi"/>
          <w:lang w:val="en-US"/>
        </w:rPr>
        <w:t xml:space="preserve"> high experienced surgeons both in open and laparoscopic surgery</w:t>
      </w:r>
      <w:r w:rsidR="00D01A2A" w:rsidRPr="00D83314">
        <w:rPr>
          <w:rFonts w:cstheme="minorHAnsi"/>
          <w:lang w:val="en-US"/>
        </w:rPr>
        <w:t xml:space="preserve">, especially </w:t>
      </w:r>
      <w:r w:rsidR="0028077D">
        <w:rPr>
          <w:rFonts w:cstheme="minorHAnsi"/>
          <w:lang w:val="en-US"/>
        </w:rPr>
        <w:t>because</w:t>
      </w:r>
      <w:r w:rsidR="00D01A2A" w:rsidRPr="00D83314">
        <w:rPr>
          <w:rFonts w:cstheme="minorHAnsi"/>
          <w:lang w:val="en-US"/>
        </w:rPr>
        <w:t xml:space="preserve"> tactile feedback is lacking</w:t>
      </w:r>
      <w:r w:rsidR="00343054" w:rsidRPr="00D83314">
        <w:rPr>
          <w:rFonts w:cstheme="minorHAnsi"/>
          <w:lang w:val="en-US"/>
        </w:rPr>
        <w:fldChar w:fldCharType="begin" w:fldLock="1"/>
      </w:r>
      <w:r w:rsidR="00AF6428" w:rsidRPr="00D83314">
        <w:rPr>
          <w:rFonts w:cstheme="minorHAnsi"/>
          <w:lang w:val="en-US"/>
        </w:rPr>
        <w:instrText>ADDIN CSL_CITATION {"citationItems":[{"id":"ITEM-1","itemData":{"DOI":"10.1007/978-88-470-3958-2_12","abstract":"Traditionally, an open operative approach has been preferred in the surgical management of chronic pancreatitis (CP) due to the need for meticulous dissection and reconstruction in an often hostile operative bed. The discovery of laparoscopy has revolutionized the approach to complex surgical conditions ever since it was introduced in the 1980s. In 1994, Gagner and Pomp showed the feasability of laparoscopic pancreatoduodenectomy (PD) by completing the first laparoscopic pylorus-sparing PD in a patient suffering from chronic pancreatitis, although the patient’s postoperative course was complicated by delayed gastric thus prolonging her stay to 30 days. In a series of laparoscopic distal pancreatectomies and splenectomies for patients with CP, Cuschieri et al. showed the superiority of laparoscopy through improved postoperative patient status and shorter hospital stay, without major complications. After initial resistance, laparoscopy has grown in stature, and is now being routinely used for pancreatic resections and reconstructions, among other surgeries, at high-volume centers, with equivalent rates of mortality and morbidity compared to open procedures. Laparoscopy offers an array of advantages over open surgery including: smaller incisions therefore decreasing blood loss and postoperative pain, expedited functional recovery, and shorter hospital stays. Recently, the addition of robotic assistance to laparoscopy has redifined minimally invasive surgery by adding the benefit of three-dimensional binocular vision, scaling, stabilization of tremor, reduced operative fatigue, and improved ergonomics from the console-surgeon interface. There is limited data on the outcomes of minimally invasive surgical management for solely benign pancreas conditions such as CP due to continued preference of most surgeons to tackle such a condition through an open approach. However, there are large data cohorts that compare open to laparoscopic pancreas surgery in both benign and malignant conditions. Therefore, such studies may be used to provide an insight into the applicability of minimally invasive approaches to CP. CP has been defined in the past as \"a continouing inflammatory disease of the pancreas, characterized by irreversible morphological change, and typically causing pain and/or permanent loss of function”. This chapter will focus on conventional and robotic-assisted laparoscopic procedures for CP and compare them to the open approach. These surgical procedure…","author":[{"dropping-particle":"","family":"Ahmad Hamad, Amer H. Zureikat","given":"and Herbert J. Zeh III","non-dropping-particle":"","parse-names":false,"suffix":""}],"chapter-number":"Minimally ","container-title":"Minimally Invasive Surgery of the Pancreas","editor":[{"dropping-particle":"","family":"Boggi","given":"Ugo","non-dropping-particle":"","parse-names":false,"suffix":""}],"id":"ITEM-1","issued":{"date-parts":[["2018"]]},"page":"115-121","publisher":"Springe","publisher-place":"Milan","title":"Minimally Invasive Drainage Procedures for Chronic Pancreatitis","type":"chapter"},"uris":["http://www.mendeley.com/documents/?uuid=d2bcf84b-4ccd-49b6-bbc2-7d21f4c51e65","http://www.mendeley.com/documents/?uuid=7f35ead7-68dc-4174-baf9-7fc459c4f0c9","http://www.mendeley.com/documents/?uuid=62a94f6a-5c62-41aa-8c81-40363d54c6bf"]}],"mendeley":{"formattedCitation":"&lt;sup&gt;20&lt;/sup&gt;","plainTextFormattedCitation":"20","previouslyFormattedCitation":"&lt;sup&gt;20&lt;/sup&gt;"},"properties":{"noteIndex":0},"schema":"https://github.com/citation-style-language/schema/raw/master/csl-citation.json"}</w:instrText>
      </w:r>
      <w:r w:rsidR="00343054" w:rsidRPr="00D83314">
        <w:rPr>
          <w:rFonts w:cstheme="minorHAnsi"/>
          <w:lang w:val="en-US"/>
        </w:rPr>
        <w:fldChar w:fldCharType="separate"/>
      </w:r>
      <w:r w:rsidR="005A71F4" w:rsidRPr="00D83314">
        <w:rPr>
          <w:rFonts w:cstheme="minorHAnsi"/>
          <w:noProof/>
          <w:vertAlign w:val="superscript"/>
          <w:lang w:val="en-US"/>
        </w:rPr>
        <w:t>20</w:t>
      </w:r>
      <w:r w:rsidR="00343054" w:rsidRPr="00D83314">
        <w:rPr>
          <w:rFonts w:cstheme="minorHAnsi"/>
          <w:lang w:val="en-US"/>
        </w:rPr>
        <w:fldChar w:fldCharType="end"/>
      </w:r>
      <w:r w:rsidR="005E38B6">
        <w:rPr>
          <w:rFonts w:cstheme="minorHAnsi"/>
          <w:lang w:val="en-US"/>
        </w:rPr>
        <w:t>.</w:t>
      </w:r>
      <w:r w:rsidR="005206C1" w:rsidRPr="00D83314">
        <w:rPr>
          <w:rFonts w:cstheme="minorHAnsi"/>
          <w:lang w:val="en-US"/>
        </w:rPr>
        <w:t xml:space="preserve"> </w:t>
      </w:r>
      <w:r w:rsidR="002F4F19" w:rsidRPr="00D83314">
        <w:rPr>
          <w:rFonts w:cstheme="minorHAnsi"/>
          <w:lang w:val="en-US"/>
        </w:rPr>
        <w:t xml:space="preserve">The </w:t>
      </w:r>
      <w:r w:rsidR="00584CD5" w:rsidRPr="00D83314">
        <w:rPr>
          <w:rFonts w:cstheme="minorHAnsi"/>
          <w:lang w:val="en-US"/>
        </w:rPr>
        <w:t>R</w:t>
      </w:r>
      <w:r w:rsidR="002F4F19" w:rsidRPr="00D83314">
        <w:rPr>
          <w:rFonts w:cstheme="minorHAnsi"/>
          <w:lang w:val="en-US"/>
        </w:rPr>
        <w:t xml:space="preserve">LPJ is challenging </w:t>
      </w:r>
      <w:r w:rsidR="00232A95" w:rsidRPr="00D83314">
        <w:rPr>
          <w:rFonts w:cstheme="minorHAnsi"/>
          <w:lang w:val="en-US"/>
        </w:rPr>
        <w:t>and encompasses many</w:t>
      </w:r>
      <w:r w:rsidR="0072548D" w:rsidRPr="00D83314">
        <w:rPr>
          <w:rFonts w:cstheme="minorHAnsi"/>
          <w:lang w:val="en-US"/>
        </w:rPr>
        <w:t xml:space="preserve"> critical steps</w:t>
      </w:r>
      <w:r w:rsidR="003A6AD1" w:rsidRPr="00D83314">
        <w:rPr>
          <w:rFonts w:cstheme="minorHAnsi"/>
          <w:lang w:val="en-US"/>
        </w:rPr>
        <w:t xml:space="preserve"> during the dissection and the reconstruction phases</w:t>
      </w:r>
      <w:r w:rsidR="0072548D" w:rsidRPr="00D83314">
        <w:rPr>
          <w:rFonts w:cstheme="minorHAnsi"/>
          <w:lang w:val="en-US"/>
        </w:rPr>
        <w:t>.</w:t>
      </w:r>
    </w:p>
    <w:p w14:paraId="41E5CF90" w14:textId="411B7F8D" w:rsidR="00584CD5" w:rsidRPr="00D83314" w:rsidRDefault="00584CD5" w:rsidP="005C4694">
      <w:pPr>
        <w:jc w:val="both"/>
        <w:rPr>
          <w:rFonts w:cstheme="minorHAnsi"/>
          <w:lang w:val="en-US"/>
        </w:rPr>
      </w:pPr>
    </w:p>
    <w:p w14:paraId="098E22E6" w14:textId="642D52C9" w:rsidR="00C00028" w:rsidRPr="00D83314" w:rsidRDefault="00A07836" w:rsidP="005C4694">
      <w:pPr>
        <w:jc w:val="both"/>
        <w:rPr>
          <w:rFonts w:cstheme="minorHAnsi"/>
          <w:lang w:val="en-US"/>
        </w:rPr>
      </w:pPr>
      <w:r w:rsidRPr="00D83314">
        <w:rPr>
          <w:rFonts w:cstheme="minorHAnsi"/>
          <w:lang w:val="en-US"/>
        </w:rPr>
        <w:t xml:space="preserve">The </w:t>
      </w:r>
      <w:r w:rsidR="001E4C58" w:rsidRPr="00D83314">
        <w:rPr>
          <w:rFonts w:cstheme="minorHAnsi"/>
          <w:lang w:val="en-US"/>
        </w:rPr>
        <w:t xml:space="preserve">robotic </w:t>
      </w:r>
      <w:r w:rsidRPr="00D83314">
        <w:rPr>
          <w:rFonts w:cstheme="minorHAnsi"/>
          <w:lang w:val="en-US"/>
        </w:rPr>
        <w:t xml:space="preserve">LPJ with </w:t>
      </w:r>
      <w:r w:rsidR="001E4C58" w:rsidRPr="00D83314">
        <w:rPr>
          <w:rFonts w:cstheme="minorHAnsi"/>
          <w:lang w:val="en-US"/>
        </w:rPr>
        <w:t xml:space="preserve">double </w:t>
      </w:r>
      <w:r w:rsidRPr="00D83314">
        <w:rPr>
          <w:rFonts w:cstheme="minorHAnsi"/>
          <w:lang w:val="en-US"/>
        </w:rPr>
        <w:t xml:space="preserve">transection of gastroduodenal artery is a complex but feasible operation for patients with </w:t>
      </w:r>
      <w:r w:rsidR="001E4C58" w:rsidRPr="00D83314">
        <w:rPr>
          <w:rFonts w:cstheme="minorHAnsi"/>
          <w:lang w:val="en-US"/>
        </w:rPr>
        <w:t>painful</w:t>
      </w:r>
      <w:r w:rsidRPr="00D83314">
        <w:rPr>
          <w:rFonts w:cstheme="minorHAnsi"/>
          <w:lang w:val="en-US"/>
        </w:rPr>
        <w:t xml:space="preserve"> CP</w:t>
      </w:r>
      <w:r w:rsidR="001E4C58" w:rsidRPr="00D83314">
        <w:rPr>
          <w:rFonts w:cstheme="minorHAnsi"/>
          <w:lang w:val="en-US"/>
        </w:rPr>
        <w:t xml:space="preserve"> and a dilated </w:t>
      </w:r>
      <w:r w:rsidR="008D3889" w:rsidRPr="00D83314">
        <w:rPr>
          <w:rFonts w:cstheme="minorHAnsi"/>
          <w:lang w:val="en-US"/>
        </w:rPr>
        <w:t>MPD</w:t>
      </w:r>
      <w:r w:rsidRPr="00D83314">
        <w:rPr>
          <w:rFonts w:cstheme="minorHAnsi"/>
          <w:lang w:val="en-US"/>
        </w:rPr>
        <w:t xml:space="preserve"> unresponsive to conservative treatments. Due to the possible complication of this procedure</w:t>
      </w:r>
      <w:r w:rsidR="001F3131" w:rsidRPr="00D83314">
        <w:rPr>
          <w:rFonts w:cstheme="minorHAnsi"/>
          <w:lang w:val="en-US"/>
        </w:rPr>
        <w:t xml:space="preserve"> and concerns on the threshold for annual case volume for minimally invasive pancreatic surgery</w:t>
      </w:r>
      <w:r w:rsidRPr="00D83314">
        <w:rPr>
          <w:rFonts w:cstheme="minorHAnsi"/>
          <w:lang w:val="en-US"/>
        </w:rPr>
        <w:t>, we believe it should be performed only in high-volume centers by surgeons with extensive experience in both open and minimally invasive pancreatic surgery</w:t>
      </w:r>
      <w:r w:rsidR="00E43104" w:rsidRPr="00D83314">
        <w:rPr>
          <w:rFonts w:cstheme="minorHAnsi"/>
          <w:lang w:val="en-US"/>
        </w:rPr>
        <w:fldChar w:fldCharType="begin" w:fldLock="1"/>
      </w:r>
      <w:r w:rsidR="00AF6428" w:rsidRPr="00D83314">
        <w:rPr>
          <w:rFonts w:cstheme="minorHAnsi"/>
          <w:lang w:val="en-US"/>
        </w:rPr>
        <w:instrText>ADDIN CSL_CITATION {"citationItems":[{"id":"ITEM-1","itemData":{"DOI":"10.1007/s11605-016-3204-1","ISBN":"1091-255x","ISSN":"1091255X","PMID":"27412319","abstract":"INTRODUCTION: Laparoscopic and robotic surgery of the pancreas has only recently  emerged as viable treatment options for benign and malignant disease. This review seeks to evaluate the current body of evidence on these approaches to pancreaticoduodenectomy and distal pancreatectomy. METHODS: A systematic review of large published series was performed utilizing the PubMed search engine. RESULTS: Based on these reports, both the laparoscopic and robotic techniques for these complex procedures appear to be safe and effective, if performed by high volume experienced pancreatic surgeons. The advantages of each approach are highlighted, emphasizing the data available on the learning curve and potential dissemination. CONCLUSIONS: Both minimally invasive approaches to pancreatic resection are safe and feasible.","author":[{"dropping-particle":"","family":"Wright","given":"G. Paul","non-dropping-particle":"","parse-names":false,"suffix":""},{"dropping-particle":"","family":"Zureikat","given":"Amer H.","non-dropping-particle":"","parse-names":false,"suffix":""}],"container-title":"Journal of Gastrointestinal Surgery","id":"ITEM-1","issue":"9","issued":{"date-parts":[["2016"]]},"page":"1658-1665","publisher":"Journal of Gastrointestinal Surgery","title":"Development of Minimally Invasive Pancreatic Surgery: an Evidence-Based Systematic Review of Laparoscopic Versus Robotic Approaches","type":"article-journal","volume":"20"},"uris":["http://www.mendeley.com/documents/?uuid=0fb74d25-52b5-4a4b-a032-472d8d1e6491","http://www.mendeley.com/documents/?uuid=a33a6420-9209-46c5-bdf7-2299bd417e12","http://www.mendeley.com/documents/?uuid=4487d705-ffc1-46ea-9f55-f02dd2192fa0"]}],"mendeley":{"formattedCitation":"&lt;sup&gt;21&lt;/sup&gt;","plainTextFormattedCitation":"21","previouslyFormattedCitation":"&lt;sup&gt;21&lt;/sup&gt;"},"properties":{"noteIndex":0},"schema":"https://github.com/citation-style-language/schema/raw/master/csl-citation.json"}</w:instrText>
      </w:r>
      <w:r w:rsidR="00E43104" w:rsidRPr="00D83314">
        <w:rPr>
          <w:rFonts w:cstheme="minorHAnsi"/>
          <w:lang w:val="en-US"/>
        </w:rPr>
        <w:fldChar w:fldCharType="separate"/>
      </w:r>
      <w:r w:rsidR="005A71F4" w:rsidRPr="00D83314">
        <w:rPr>
          <w:rFonts w:cstheme="minorHAnsi"/>
          <w:noProof/>
          <w:vertAlign w:val="superscript"/>
          <w:lang w:val="en-US"/>
        </w:rPr>
        <w:t>21</w:t>
      </w:r>
      <w:r w:rsidR="00E43104" w:rsidRPr="00D83314">
        <w:rPr>
          <w:rFonts w:cstheme="minorHAnsi"/>
          <w:lang w:val="en-US"/>
        </w:rPr>
        <w:fldChar w:fldCharType="end"/>
      </w:r>
      <w:r w:rsidR="005E38B6" w:rsidRPr="00D83314">
        <w:rPr>
          <w:rFonts w:cstheme="minorHAnsi"/>
          <w:lang w:val="en-US"/>
        </w:rPr>
        <w:t>.</w:t>
      </w:r>
    </w:p>
    <w:p w14:paraId="7E94204A" w14:textId="77777777" w:rsidR="001E4C58" w:rsidRPr="00D83314" w:rsidRDefault="001E4C58" w:rsidP="005C4694">
      <w:pPr>
        <w:jc w:val="both"/>
        <w:rPr>
          <w:rFonts w:cstheme="minorHAnsi"/>
          <w:lang w:val="en-US"/>
        </w:rPr>
      </w:pPr>
    </w:p>
    <w:p w14:paraId="322CF5BB" w14:textId="419C3897" w:rsidR="00692409" w:rsidRDefault="00A07836" w:rsidP="005C4694">
      <w:pPr>
        <w:jc w:val="both"/>
        <w:rPr>
          <w:rFonts w:cstheme="minorHAnsi"/>
          <w:lang w:val="en-US"/>
        </w:rPr>
      </w:pPr>
      <w:r w:rsidRPr="00D83314">
        <w:rPr>
          <w:rFonts w:cstheme="minorHAnsi"/>
          <w:lang w:val="en-US"/>
        </w:rPr>
        <w:t>Due to the limited indication</w:t>
      </w:r>
      <w:r w:rsidR="00736E0D" w:rsidRPr="00D83314">
        <w:rPr>
          <w:rFonts w:cstheme="minorHAnsi"/>
          <w:lang w:val="en-US"/>
        </w:rPr>
        <w:t>s</w:t>
      </w:r>
      <w:r w:rsidRPr="00D83314">
        <w:rPr>
          <w:rFonts w:cstheme="minorHAnsi"/>
          <w:lang w:val="en-US"/>
        </w:rPr>
        <w:t xml:space="preserve"> for surgery, currently</w:t>
      </w:r>
      <w:r w:rsidR="00286DEB" w:rsidRPr="00D83314">
        <w:rPr>
          <w:rFonts w:cstheme="minorHAnsi"/>
          <w:lang w:val="en-US"/>
        </w:rPr>
        <w:t>,</w:t>
      </w:r>
      <w:r w:rsidRPr="00D83314">
        <w:rPr>
          <w:rFonts w:cstheme="minorHAnsi"/>
          <w:lang w:val="en-US"/>
        </w:rPr>
        <w:t xml:space="preserve"> all published series </w:t>
      </w:r>
      <w:r w:rsidR="00387589" w:rsidRPr="00D83314">
        <w:rPr>
          <w:rFonts w:cstheme="minorHAnsi"/>
          <w:lang w:val="en-US"/>
        </w:rPr>
        <w:t xml:space="preserve">are based on </w:t>
      </w:r>
      <w:r w:rsidR="00CE765F" w:rsidRPr="00D83314">
        <w:rPr>
          <w:rFonts w:cstheme="minorHAnsi"/>
          <w:lang w:val="en-US"/>
        </w:rPr>
        <w:t xml:space="preserve">a </w:t>
      </w:r>
      <w:r w:rsidRPr="00D83314">
        <w:rPr>
          <w:rFonts w:cstheme="minorHAnsi"/>
          <w:lang w:val="en-US"/>
        </w:rPr>
        <w:t>low number of patient</w:t>
      </w:r>
      <w:r w:rsidR="001E4C58" w:rsidRPr="00D83314">
        <w:rPr>
          <w:rFonts w:cstheme="minorHAnsi"/>
          <w:lang w:val="en-US"/>
        </w:rPr>
        <w:t xml:space="preserve">s, varying from </w:t>
      </w:r>
      <w:r w:rsidR="005D5CBF" w:rsidRPr="00D83314">
        <w:rPr>
          <w:rFonts w:cstheme="minorHAnsi"/>
          <w:lang w:val="en-US"/>
        </w:rPr>
        <w:t>6</w:t>
      </w:r>
      <w:r w:rsidR="001E4C58" w:rsidRPr="00D83314">
        <w:rPr>
          <w:rFonts w:cstheme="minorHAnsi"/>
          <w:lang w:val="en-US"/>
        </w:rPr>
        <w:t xml:space="preserve"> to </w:t>
      </w:r>
      <w:r w:rsidR="005D5CBF" w:rsidRPr="00D83314">
        <w:rPr>
          <w:rFonts w:cstheme="minorHAnsi"/>
          <w:lang w:val="en-US"/>
        </w:rPr>
        <w:t>17</w:t>
      </w:r>
      <w:r w:rsidR="00CE765F" w:rsidRPr="00D83314">
        <w:rPr>
          <w:rFonts w:cstheme="minorHAnsi"/>
          <w:lang w:val="en-US"/>
        </w:rPr>
        <w:t xml:space="preserve"> inclusions</w:t>
      </w:r>
      <w:r w:rsidR="003A76C1" w:rsidRPr="00D83314">
        <w:rPr>
          <w:rFonts w:cstheme="minorHAnsi"/>
          <w:lang w:val="en-US"/>
        </w:rPr>
        <w:fldChar w:fldCharType="begin" w:fldLock="1"/>
      </w:r>
      <w:r w:rsidR="00820265" w:rsidRPr="00D83314">
        <w:rPr>
          <w:rFonts w:cstheme="minorHAnsi"/>
          <w:lang w:val="en-US"/>
        </w:rPr>
        <w:instrText>ADDIN CSL_CITATION {"citationItems":[{"id":"ITEM-1","itemData":{"DOI":"10.1007/s00464-003-9210-x","ISBN":"1432-2218 (Electronic)\\r0930-2794 (Linking)","ISSN":"14322218","PMID":"15156382","abstract":"Although lateral pancreaticojejunostomy (LPJ) is one of the most commonly performed procedures for the management of chronic obstructive pancreatitis, it is seldom performed laparoscopically. We report our experience of 17 consecutive laparoscopic LPJ (lap LPJ) and their outcome.","author":[{"dropping-particle":"","family":"Tantia","given":"O.","non-dropping-particle":"","parse-names":false,"suffix":""},{"dropping-particle":"","family":"Jindal","given":"M. K.","non-dropping-particle":"","parse-names":false,"suffix":""},{"dropping-particle":"","family":"Khanna","given":"S.","non-dropping-particle":"","parse-names":false,"suffix":""},{"dropping-particle":"","family":"Sen","given":"B.","non-dropping-particle":"","parse-names":false,"suffix":""}],"container-title":"Surgical Endoscopy and Other Interventional Techniques","id":"ITEM-1","issued":{"date-parts":[["2004"]]},"title":"Laparoscopic lateral pancreaticojejunostomy: Our experience of 17 cases","type":"article-journal"},"uris":["http://www.mendeley.com/documents/?uuid=8cc1a18d-b6d4-4556-95b5-ffa295d3d48d","http://www.mendeley.com/documents/?uuid=f988e5f0-a8aa-41f3-84ee-f9dcdfedfb16","http://www.mendeley.com/documents/?uuid=0b41f012-5661-4d0d-8ba4-79875ccf6d42"]},{"id":"ITEM-2","itemData":{"DOI":"10.1007/s00464-005-0680-x","ISBN":"1432-2218 (Electronic)\\n0930-2794 (Linking)","ISSN":"09302794","PMID":"16424983","abstract":"Lateral pancreaticojejunostomy is considered as the standard surgery for chronic pancreatitis. Yet there are very few reports of this procedure being done laparoscopically. We present our experience with laparoscopic lateral pancreaticojejunostomy till date and describe our technique.","author":[{"dropping-particle":"","family":"Palanivelu","given":"C.","non-dropping-particle":"","parse-names":false,"suffix":""},{"dropping-particle":"","family":"Shetty","given":"R.","non-dropping-particle":"","parse-names":false,"suffix":""},{"dropping-particle":"","family":"Jani","given":"K.","non-dropping-particle":"","parse-names":false,"suffix":""},{"dropping-particle":"","family":"Rajan","given":"P. S.","non-dropping-particle":"","parse-names":false,"suffix":""},{"dropping-particle":"","family":"Sendhilkumar","given":"K.","non-dropping-particle":"","parse-names":false,"suffix":""},{"dropping-particle":"","family":"Parthasarthi","given":"R.","non-dropping-particle":"","parse-names":false,"suffix":""},{"dropping-particle":"","family":"Malladi","given":"V.","non-dropping-particle":"","parse-names":false,"suffix":""}],"container-title":"Surgical Endoscopy and Other Interventional Techniques","id":"ITEM-2","issued":{"date-parts":[["2006"]]},"title":"Laparoscopic lateral pancreaticojejunostomy: A new remedy for an old ailment","type":"article-journal"},"uris":["http://www.mendeley.com/documents/?uuid=65256140-0f2c-47df-9830-98c84808ec00","http://www.mendeley.com/documents/?uuid=afb78271-6098-4ab5-818e-d54191d35caa","http://www.mendeley.com/documents/?uuid=89d62438-22ad-4a31-ba5b-e72fd9241940","http://www.mendeley.com/documents/?uuid=2715ac54-0913-4f28-934a-cce29a5cb8ae","http://www.mendeley.com/documents/?uuid=8f2fc8c1-6706-49f1-a56c-dcdce21b66e0"]},{"id":"ITEM-3","itemData":{"DOI":"10.1097/SLE.0b013e31829ce803","ISBN":"1530-4515","ISSN":"15344908","PMID":"24710258","abstract":"Background: Pancreatic resection and/or ductal drainage are common surgical options in the management of unremitting abdominal pain of chronic pancreatitis (CP). We describe the results of the largest UK series of laparoscopic approach to pancreatic duct drainage and head resection for CP., Methods: Patients with CP and intractable abdominal pain requiring duodenum-preserving pancreatic head resection (Berne modification of Beger procedure) or Puestow procedure were offered laparoscopic surgery by a single surgeon. The results shown represent median (range)., Results: Six patients (3 males) with CP (alcohol induced, n=4; idiopathic, n=2) underwent surgery between 2009 and 2012. The pancreatic duct diameter was 8.75 (6 to 11) mm. Five patients have had lateral pancreaticojejunostomy and 1 patient underwent Berne modification of Beger procedure, all of which were completed laparoscopically. The operating time was 277.5 (250 to 360) minutes. There were no deaths and 1 patient was readmitted 10 days postoperatively and had laparotomy for pancreatic bleeding after pancreaticojejunostomy (morbidity, 17%). The hospital stay was 5 (5 to 8) days. At a follow-up of 14.2 (10 to 35) months, 4 of the patients were pain free, whereas 2 patients required one third and half of the preoperative oral opioid dose for pain control., Conclusions: The laparoscopic approach to pancreatic duct drainage and duodenum-preserving head resection in carefully selected patients and in experienced hands is feasible and safe with good short-term results and potential advantages. Further expansion of experience and longer follow-up is required., (C) 2014 by Lippincott Williams &amp; Wilkins","author":[{"dropping-particle":"","family":"Khaled","given":"Yazan","non-dropping-particle":"","parse-names":false,"suffix":""},{"dropping-particle":"","family":"Ammori","given":"Basil","non-dropping-particle":"","parse-names":false,"suffix":""}],"container-title":"Surgical Laparoscopy, Endoscopy and Percutaneous Techniques","id":"ITEM-3","issued":{"date-parts":[["2014"]]},"title":"Laparoscopic lateral pancreaticojejunostomy and laparoscopic berne modification of beger procedure for the treatment of chronic pancreatitis: The first UK experience","type":"article-journal"},"uris":["http://www.mendeley.com/documents/?uuid=43203eda-592f-47a8-b61f-576460cc3fd7","http://www.mendeley.com/documents/?uuid=6b186f58-643c-473a-951a-f4d9cc0ccc8c","http://www.mendeley.com/documents/?uuid=7a2d5384-1931-45f6-9254-b65662cd6447","http://www.mendeley.com/documents/?uuid=bd7f2c45-a1ca-463e-9fec-48710658703c","http://www.mendeley.com/documents/?uuid=8860ce67-aaf2-4f41-b3b5-9dd6221ddb69"]},{"id":"ITEM-4","itemData":{"DOI":"10.1007/s11605-015-3053-3","ISBN":"1873-4626","ISSN":"1091255X","PMID":"26691145","abstract":"We describe our laparoscopic longitudinal pancreaticojejunostomy (LPJ) technique using barbed sutures to manage a pancreatic duct obstruction. We performed laparoscopic longitudinal anterior pancreaticojejunostomy using barbed sutures (3-0 absorbable wound closure device, V-Loc™, Covidien, Minneapolis, MN, USA) in 11 patients who presented with signs of a pancreas ductal obstruction and chronic pancreatitis. The surgical outcomes and follow-up records at the outpatient department were reviewed, and the effectiveness and feasibility of this method were analyzed. Mean patient age was 54.4 ± 9.5 years, and pancreatic duct stones were removed from all patients without conversion to laparotomy. Overall operative time was 200.7 ± 56.4 min, and estimated blood loss was 42.2 ± 11.2 ml. No pancreatic anastomosis leakage or postoperative bleeding was detected. Mean length of hospital stay was 6.5 ± 0.8 days, and mean time to start a soft diet was 4.8 ± 0.7 days. No patient complained of postoperative abdominal pain, and all patients recovered without significant complications or relapse of pancreatitis. The follow-up period was 4-21 months. Our new laparoscopic longitudinal anterior pancreaticojejunostomy technique (Puestow procedure) using barbed sutures is a potentially efficient and minimally invasive procedure for patients who suffer from pancreatic duct obstruction and chronic pancreatitis.","author":[{"dropping-particle":"","family":"Kim","given":"Eun Young","non-dropping-particle":"","parse-names":false,"suffix":""},{"dropping-particle":"","family":"Hong","given":"Tae Ho","non-dropping-particle":"","parse-names":false,"suffix":""}],"container-title":"Journal of Gastrointestinal Surgery","id":"ITEM-4","issued":{"date-parts":[["2016"]]},"title":"Laparoscopic Longitudinal Pancreaticojejunostomy Using Barbed Sutures: an Efficient and Secure Solution for Pancreatic Duct Obstructions in Patients with Chronic Pancreatitis","type":"article-journal"},"uris":["http://www.mendeley.com/documents/?uuid=c2b92b50-7dc8-4f4b-a33e-73d8022318ba","http://www.mendeley.com/documents/?uuid=29a804bc-f7ff-444d-aada-6275825426b8","http://www.mendeley.com/documents/?uuid=2d389fa9-eaba-49e5-b88f-b68ac879bc82","http://www.mendeley.com/documents/?uuid=e9847e38-052a-43ee-90b1-dca72932fcfd","http://www.mendeley.com/documents/?uuid=4289b4f9-7094-4c96-b927-92afe1ac3c54"]}],"mendeley":{"formattedCitation":"&lt;sup&gt;7,16–18&lt;/sup&gt;","plainTextFormattedCitation":"7,16–18","previouslyFormattedCitation":"&lt;sup&gt;7,16–18&lt;/sup&gt;"},"properties":{"noteIndex":0},"schema":"https://github.com/citation-style-language/schema/raw/master/csl-citation.json"}</w:instrText>
      </w:r>
      <w:r w:rsidR="003A76C1" w:rsidRPr="00D83314">
        <w:rPr>
          <w:rFonts w:cstheme="minorHAnsi"/>
          <w:lang w:val="en-US"/>
        </w:rPr>
        <w:fldChar w:fldCharType="separate"/>
      </w:r>
      <w:r w:rsidR="00AF6428" w:rsidRPr="00D83314">
        <w:rPr>
          <w:rFonts w:cstheme="minorHAnsi"/>
          <w:noProof/>
          <w:vertAlign w:val="superscript"/>
          <w:lang w:val="en-US"/>
        </w:rPr>
        <w:t>7,16–18</w:t>
      </w:r>
      <w:r w:rsidR="003A76C1" w:rsidRPr="00D83314">
        <w:rPr>
          <w:rFonts w:cstheme="minorHAnsi"/>
          <w:lang w:val="en-US"/>
        </w:rPr>
        <w:fldChar w:fldCharType="end"/>
      </w:r>
      <w:r w:rsidR="00DF46D2">
        <w:rPr>
          <w:rFonts w:cstheme="minorHAnsi"/>
          <w:lang w:val="en-US"/>
        </w:rPr>
        <w:t>.</w:t>
      </w:r>
      <w:r w:rsidRPr="00D83314">
        <w:rPr>
          <w:rFonts w:cstheme="minorHAnsi"/>
          <w:lang w:val="en-US"/>
        </w:rPr>
        <w:t xml:space="preserve"> Further studies </w:t>
      </w:r>
      <w:r w:rsidR="00CE765F" w:rsidRPr="00D83314">
        <w:rPr>
          <w:rFonts w:cstheme="minorHAnsi"/>
          <w:lang w:val="en-US"/>
        </w:rPr>
        <w:t>should</w:t>
      </w:r>
      <w:r w:rsidRPr="00D83314">
        <w:rPr>
          <w:rFonts w:cstheme="minorHAnsi"/>
          <w:lang w:val="en-US"/>
        </w:rPr>
        <w:t xml:space="preserve"> investigate the long-term outcomes for patients undergoing </w:t>
      </w:r>
      <w:r w:rsidR="001E4C58" w:rsidRPr="00D83314">
        <w:rPr>
          <w:rFonts w:cstheme="minorHAnsi"/>
          <w:lang w:val="en-US"/>
        </w:rPr>
        <w:t xml:space="preserve">robotic </w:t>
      </w:r>
      <w:r w:rsidRPr="00D83314">
        <w:rPr>
          <w:rFonts w:cstheme="minorHAnsi"/>
          <w:lang w:val="en-US"/>
        </w:rPr>
        <w:t xml:space="preserve">LPJ to </w:t>
      </w:r>
      <w:r w:rsidR="00CE765F" w:rsidRPr="00D83314">
        <w:rPr>
          <w:rFonts w:cstheme="minorHAnsi"/>
          <w:lang w:val="en-US"/>
        </w:rPr>
        <w:t xml:space="preserve">affirm </w:t>
      </w:r>
      <w:r w:rsidRPr="00D83314">
        <w:rPr>
          <w:rFonts w:cstheme="minorHAnsi"/>
          <w:lang w:val="en-US"/>
        </w:rPr>
        <w:t>the robotic approach as beneficial and safe.</w:t>
      </w:r>
    </w:p>
    <w:p w14:paraId="2C72FC5A" w14:textId="77777777" w:rsidR="005E38B6" w:rsidRPr="00D83314" w:rsidRDefault="005E38B6" w:rsidP="005C4694">
      <w:pPr>
        <w:jc w:val="both"/>
        <w:rPr>
          <w:rFonts w:cstheme="minorHAnsi"/>
          <w:lang w:val="en-US"/>
        </w:rPr>
      </w:pPr>
    </w:p>
    <w:p w14:paraId="07061C21" w14:textId="20DC012B" w:rsidR="0052742B" w:rsidRPr="00D83314" w:rsidRDefault="00C00028" w:rsidP="005E38B6">
      <w:pPr>
        <w:pStyle w:val="Heading1"/>
        <w:spacing w:before="0"/>
        <w:jc w:val="both"/>
        <w:rPr>
          <w:rFonts w:asciiTheme="minorHAnsi" w:hAnsiTheme="minorHAnsi" w:cstheme="minorHAnsi"/>
          <w:szCs w:val="24"/>
          <w:lang w:val="en-US"/>
        </w:rPr>
      </w:pPr>
      <w:r w:rsidRPr="00D83314">
        <w:rPr>
          <w:rFonts w:asciiTheme="minorHAnsi" w:hAnsiTheme="minorHAnsi" w:cstheme="minorHAnsi"/>
          <w:szCs w:val="24"/>
          <w:lang w:val="en-US"/>
        </w:rPr>
        <w:t>AKNOWLEDGMENTS</w:t>
      </w:r>
      <w:r w:rsidR="005E38B6">
        <w:rPr>
          <w:rFonts w:asciiTheme="minorHAnsi" w:hAnsiTheme="minorHAnsi" w:cstheme="minorHAnsi"/>
          <w:szCs w:val="24"/>
          <w:lang w:val="en-US"/>
        </w:rPr>
        <w:t>:</w:t>
      </w:r>
    </w:p>
    <w:p w14:paraId="6F52D501" w14:textId="786341E3" w:rsidR="0052742B" w:rsidRPr="00D83314" w:rsidRDefault="003A7ED2" w:rsidP="005C4694">
      <w:pPr>
        <w:jc w:val="both"/>
        <w:rPr>
          <w:rFonts w:cstheme="minorHAnsi"/>
          <w:lang w:val="en-US"/>
        </w:rPr>
      </w:pPr>
      <w:r w:rsidRPr="00D83314">
        <w:rPr>
          <w:rFonts w:cstheme="minorHAnsi"/>
          <w:lang w:val="en-US"/>
        </w:rPr>
        <w:t xml:space="preserve">We would like to acknowledge Melissa Hogg, MD who supported </w:t>
      </w:r>
      <w:r w:rsidR="00D01A2A" w:rsidRPr="00D83314">
        <w:rPr>
          <w:rFonts w:cstheme="minorHAnsi"/>
          <w:lang w:val="en-US"/>
        </w:rPr>
        <w:t>and trained us in robotic pancreatic surgery.</w:t>
      </w:r>
    </w:p>
    <w:p w14:paraId="6ABD7AE3" w14:textId="77777777" w:rsidR="00E8545D" w:rsidRPr="00D83314" w:rsidRDefault="00E8545D" w:rsidP="005C4694">
      <w:pPr>
        <w:jc w:val="both"/>
        <w:rPr>
          <w:rFonts w:cstheme="minorHAnsi"/>
          <w:lang w:val="en-US"/>
        </w:rPr>
      </w:pPr>
    </w:p>
    <w:p w14:paraId="591FADCF" w14:textId="7FBCE53C" w:rsidR="0052742B" w:rsidRPr="00D83314" w:rsidRDefault="00C00028" w:rsidP="005E38B6">
      <w:pPr>
        <w:pStyle w:val="Heading1"/>
        <w:spacing w:before="0"/>
        <w:jc w:val="both"/>
        <w:rPr>
          <w:rFonts w:asciiTheme="minorHAnsi" w:hAnsiTheme="minorHAnsi" w:cstheme="minorHAnsi"/>
          <w:szCs w:val="24"/>
          <w:lang w:val="en-US"/>
        </w:rPr>
      </w:pPr>
      <w:r w:rsidRPr="00D83314">
        <w:rPr>
          <w:rFonts w:asciiTheme="minorHAnsi" w:hAnsiTheme="minorHAnsi" w:cstheme="minorHAnsi"/>
          <w:szCs w:val="24"/>
          <w:lang w:val="en-US"/>
        </w:rPr>
        <w:t>DICLOSURES</w:t>
      </w:r>
      <w:r w:rsidR="005E38B6">
        <w:rPr>
          <w:rFonts w:asciiTheme="minorHAnsi" w:hAnsiTheme="minorHAnsi" w:cstheme="minorHAnsi"/>
          <w:szCs w:val="24"/>
          <w:lang w:val="en-US"/>
        </w:rPr>
        <w:t>:</w:t>
      </w:r>
    </w:p>
    <w:p w14:paraId="7A5D83F4" w14:textId="74DE4E74" w:rsidR="00692409" w:rsidRDefault="00C00028" w:rsidP="005C4694">
      <w:pPr>
        <w:jc w:val="both"/>
        <w:rPr>
          <w:rFonts w:cstheme="minorHAnsi"/>
          <w:lang w:val="en-US"/>
        </w:rPr>
      </w:pPr>
      <w:r w:rsidRPr="00D83314">
        <w:rPr>
          <w:rFonts w:cstheme="minorHAnsi"/>
          <w:lang w:val="en-US"/>
        </w:rPr>
        <w:t>The authors have nothing to disclose.</w:t>
      </w:r>
    </w:p>
    <w:p w14:paraId="0F74B952" w14:textId="77777777" w:rsidR="005E38B6" w:rsidRPr="00D83314" w:rsidRDefault="005E38B6" w:rsidP="005C4694">
      <w:pPr>
        <w:jc w:val="both"/>
        <w:rPr>
          <w:rFonts w:cstheme="minorHAnsi"/>
          <w:lang w:val="en-US"/>
        </w:rPr>
      </w:pPr>
    </w:p>
    <w:p w14:paraId="5572577A" w14:textId="77777777" w:rsidR="00C00028" w:rsidRPr="00D83314" w:rsidRDefault="00C00028" w:rsidP="005C4694">
      <w:pPr>
        <w:jc w:val="both"/>
        <w:rPr>
          <w:rFonts w:cstheme="minorHAnsi"/>
          <w:b/>
          <w:lang w:val="nl-NL"/>
        </w:rPr>
      </w:pPr>
      <w:r w:rsidRPr="00D83314">
        <w:rPr>
          <w:rFonts w:cstheme="minorHAnsi"/>
          <w:b/>
          <w:lang w:val="nl-NL"/>
        </w:rPr>
        <w:t>REFERENCES</w:t>
      </w:r>
    </w:p>
    <w:p w14:paraId="75894389" w14:textId="30A22206" w:rsidR="00820265" w:rsidRPr="00D83314" w:rsidRDefault="006C05B7" w:rsidP="007F1A7F">
      <w:pPr>
        <w:widowControl w:val="0"/>
        <w:autoSpaceDE w:val="0"/>
        <w:autoSpaceDN w:val="0"/>
        <w:adjustRightInd w:val="0"/>
        <w:jc w:val="both"/>
        <w:rPr>
          <w:rFonts w:cstheme="minorHAnsi"/>
          <w:noProof/>
          <w:lang w:val="en-US"/>
        </w:rPr>
      </w:pPr>
      <w:r w:rsidRPr="00D83314">
        <w:rPr>
          <w:rFonts w:cstheme="minorHAnsi"/>
          <w:lang w:val="en-US"/>
        </w:rPr>
        <w:fldChar w:fldCharType="begin" w:fldLock="1"/>
      </w:r>
      <w:r w:rsidRPr="00D83314">
        <w:rPr>
          <w:rFonts w:cstheme="minorHAnsi"/>
          <w:lang w:val="nl-NL"/>
        </w:rPr>
        <w:instrText xml:space="preserve">ADDIN Mendeley Bibliography CSL_BIBLIOGRAPHY </w:instrText>
      </w:r>
      <w:r w:rsidRPr="00D83314">
        <w:rPr>
          <w:rFonts w:cstheme="minorHAnsi"/>
          <w:lang w:val="en-US"/>
        </w:rPr>
        <w:fldChar w:fldCharType="separate"/>
      </w:r>
      <w:r w:rsidR="00820265" w:rsidRPr="00D83314">
        <w:rPr>
          <w:rFonts w:cstheme="minorHAnsi"/>
          <w:noProof/>
          <w:lang w:val="nl-NL"/>
        </w:rPr>
        <w:t>1.</w:t>
      </w:r>
      <w:r w:rsidR="007F1A7F">
        <w:rPr>
          <w:rFonts w:cstheme="minorHAnsi"/>
          <w:noProof/>
          <w:lang w:val="nl-NL"/>
        </w:rPr>
        <w:t xml:space="preserve"> </w:t>
      </w:r>
      <w:r w:rsidR="00820265" w:rsidRPr="00D83314">
        <w:rPr>
          <w:rFonts w:cstheme="minorHAnsi"/>
          <w:noProof/>
          <w:lang w:val="nl-NL"/>
        </w:rPr>
        <w:t xml:space="preserve">Van Der Gaag, N. A. </w:t>
      </w:r>
      <w:r w:rsidR="007F1A7F" w:rsidRPr="007F1A7F">
        <w:rPr>
          <w:rFonts w:cstheme="minorHAnsi"/>
          <w:noProof/>
          <w:lang w:val="nl-NL"/>
        </w:rPr>
        <w:t>et al.</w:t>
      </w:r>
      <w:r w:rsidR="00820265" w:rsidRPr="00D83314">
        <w:rPr>
          <w:rFonts w:cstheme="minorHAnsi"/>
          <w:noProof/>
          <w:lang w:val="nl-NL"/>
        </w:rPr>
        <w:t xml:space="preserve"> </w:t>
      </w:r>
      <w:r w:rsidR="00820265" w:rsidRPr="00D83314">
        <w:rPr>
          <w:rFonts w:cstheme="minorHAnsi"/>
          <w:noProof/>
          <w:lang w:val="en-US"/>
        </w:rPr>
        <w:t xml:space="preserve">Functional and medical outcomes after tailored surgery for pain due to chronic pancreatitis. </w:t>
      </w:r>
      <w:r w:rsidR="00820265" w:rsidRPr="00D83314">
        <w:rPr>
          <w:rFonts w:cstheme="minorHAnsi"/>
          <w:i/>
          <w:iCs/>
          <w:noProof/>
          <w:lang w:val="en-US"/>
        </w:rPr>
        <w:t>Ann</w:t>
      </w:r>
      <w:r w:rsidR="00394A6D" w:rsidRPr="00D83314">
        <w:rPr>
          <w:rFonts w:cstheme="minorHAnsi"/>
          <w:i/>
          <w:iCs/>
          <w:noProof/>
          <w:lang w:val="en-US"/>
        </w:rPr>
        <w:t>als of</w:t>
      </w:r>
      <w:r w:rsidR="00820265" w:rsidRPr="00D83314">
        <w:rPr>
          <w:rFonts w:cstheme="minorHAnsi"/>
          <w:i/>
          <w:iCs/>
          <w:noProof/>
          <w:lang w:val="en-US"/>
        </w:rPr>
        <w:t xml:space="preserve"> Surg</w:t>
      </w:r>
      <w:r w:rsidR="00394A6D" w:rsidRPr="00D83314">
        <w:rPr>
          <w:rFonts w:cstheme="minorHAnsi"/>
          <w:i/>
          <w:iCs/>
          <w:noProof/>
          <w:lang w:val="en-US"/>
        </w:rPr>
        <w:t>ery</w:t>
      </w:r>
      <w:r w:rsidR="007F1A7F">
        <w:rPr>
          <w:rFonts w:cstheme="minorHAnsi"/>
          <w:i/>
          <w:iCs/>
          <w:noProof/>
          <w:lang w:val="en-US"/>
        </w:rPr>
        <w:t>.</w:t>
      </w:r>
      <w:r w:rsidR="00820265" w:rsidRPr="00D83314">
        <w:rPr>
          <w:rFonts w:cstheme="minorHAnsi"/>
          <w:noProof/>
          <w:lang w:val="en-US"/>
        </w:rPr>
        <w:t xml:space="preserve"> </w:t>
      </w:r>
      <w:r w:rsidR="007F1A7F" w:rsidRPr="007F1A7F">
        <w:rPr>
          <w:rFonts w:cstheme="minorHAnsi"/>
          <w:b/>
          <w:bCs/>
          <w:noProof/>
          <w:lang w:val="en-US"/>
        </w:rPr>
        <w:t>255</w:t>
      </w:r>
      <w:r w:rsidR="007F1A7F">
        <w:rPr>
          <w:rFonts w:cstheme="minorHAnsi"/>
          <w:noProof/>
          <w:lang w:val="en-US"/>
        </w:rPr>
        <w:t xml:space="preserve"> </w:t>
      </w:r>
      <w:r w:rsidR="007F1A7F" w:rsidRPr="007F1A7F">
        <w:rPr>
          <w:rFonts w:cstheme="minorHAnsi"/>
          <w:noProof/>
          <w:lang w:val="en-US"/>
        </w:rPr>
        <w:t>(4)</w:t>
      </w:r>
      <w:r w:rsidR="007F1A7F">
        <w:rPr>
          <w:rFonts w:cstheme="minorHAnsi"/>
          <w:noProof/>
          <w:lang w:val="en-US"/>
        </w:rPr>
        <w:t xml:space="preserve">, </w:t>
      </w:r>
      <w:r w:rsidR="007F1A7F" w:rsidRPr="007F1A7F">
        <w:rPr>
          <w:rFonts w:cstheme="minorHAnsi"/>
          <w:noProof/>
          <w:lang w:val="en-US"/>
        </w:rPr>
        <w:t xml:space="preserve">763-70 </w:t>
      </w:r>
      <w:r w:rsidR="00820265" w:rsidRPr="00D83314">
        <w:rPr>
          <w:rFonts w:cstheme="minorHAnsi"/>
          <w:noProof/>
          <w:lang w:val="en-US"/>
        </w:rPr>
        <w:t xml:space="preserve">(2012). </w:t>
      </w:r>
    </w:p>
    <w:p w14:paraId="2DF0DED3" w14:textId="17682BD7" w:rsidR="00820265" w:rsidRPr="00D83314" w:rsidRDefault="00820265" w:rsidP="007F1A7F">
      <w:pPr>
        <w:widowControl w:val="0"/>
        <w:autoSpaceDE w:val="0"/>
        <w:autoSpaceDN w:val="0"/>
        <w:adjustRightInd w:val="0"/>
        <w:jc w:val="both"/>
        <w:rPr>
          <w:rFonts w:cstheme="minorHAnsi"/>
          <w:noProof/>
          <w:lang w:val="en-US"/>
        </w:rPr>
      </w:pPr>
      <w:r w:rsidRPr="00D83314">
        <w:rPr>
          <w:rFonts w:cstheme="minorHAnsi"/>
          <w:noProof/>
          <w:lang w:val="en-US"/>
        </w:rPr>
        <w:t>2.</w:t>
      </w:r>
      <w:r w:rsidR="007F1A7F">
        <w:rPr>
          <w:rFonts w:cstheme="minorHAnsi"/>
          <w:noProof/>
          <w:lang w:val="en-US"/>
        </w:rPr>
        <w:t xml:space="preserve"> </w:t>
      </w:r>
      <w:r w:rsidRPr="00D83314">
        <w:rPr>
          <w:rFonts w:cstheme="minorHAnsi"/>
          <w:noProof/>
          <w:lang w:val="en-US"/>
        </w:rPr>
        <w:t xml:space="preserve">Cahen, D. L. </w:t>
      </w:r>
      <w:r w:rsidR="007F1A7F" w:rsidRPr="007F1A7F">
        <w:rPr>
          <w:rFonts w:cstheme="minorHAnsi"/>
          <w:noProof/>
          <w:lang w:val="en-US"/>
        </w:rPr>
        <w:t>et al.</w:t>
      </w:r>
      <w:r w:rsidRPr="00D83314">
        <w:rPr>
          <w:rFonts w:cstheme="minorHAnsi"/>
          <w:noProof/>
          <w:lang w:val="en-US"/>
        </w:rPr>
        <w:t xml:space="preserve"> Long-term outcomes of endoscopic vs surgical drainage of the pancreatic duct in patients with chronic pancreatitis. </w:t>
      </w:r>
      <w:r w:rsidRPr="00D83314">
        <w:rPr>
          <w:rFonts w:cstheme="minorHAnsi"/>
          <w:i/>
          <w:iCs/>
          <w:noProof/>
          <w:lang w:val="en-US"/>
        </w:rPr>
        <w:t>Gastroenterology</w:t>
      </w:r>
      <w:r w:rsidR="007F1A7F">
        <w:rPr>
          <w:rFonts w:cstheme="minorHAnsi"/>
          <w:i/>
          <w:iCs/>
          <w:noProof/>
          <w:lang w:val="en-US"/>
        </w:rPr>
        <w:t>.</w:t>
      </w:r>
      <w:r w:rsidRPr="00D83314">
        <w:rPr>
          <w:rFonts w:cstheme="minorHAnsi"/>
          <w:noProof/>
          <w:lang w:val="en-US"/>
        </w:rPr>
        <w:t xml:space="preserve"> </w:t>
      </w:r>
      <w:r w:rsidR="007F1A7F" w:rsidRPr="007F1A7F">
        <w:rPr>
          <w:rFonts w:cstheme="minorHAnsi"/>
          <w:b/>
          <w:bCs/>
          <w:noProof/>
          <w:lang w:val="en-US"/>
        </w:rPr>
        <w:t>141</w:t>
      </w:r>
      <w:r w:rsidR="007F1A7F" w:rsidRPr="007F1A7F">
        <w:rPr>
          <w:rFonts w:cstheme="minorHAnsi"/>
          <w:noProof/>
          <w:lang w:val="en-US"/>
        </w:rPr>
        <w:t xml:space="preserve"> </w:t>
      </w:r>
      <w:r w:rsidR="007F1A7F">
        <w:rPr>
          <w:rFonts w:cstheme="minorHAnsi"/>
          <w:noProof/>
          <w:lang w:val="en-US"/>
        </w:rPr>
        <w:t xml:space="preserve">(5), 1690-1695 </w:t>
      </w:r>
      <w:r w:rsidRPr="00D83314">
        <w:rPr>
          <w:rFonts w:cstheme="minorHAnsi"/>
          <w:noProof/>
          <w:lang w:val="en-US"/>
        </w:rPr>
        <w:t xml:space="preserve">(2011). </w:t>
      </w:r>
    </w:p>
    <w:p w14:paraId="0CA10877" w14:textId="225D8D10"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3.</w:t>
      </w:r>
      <w:r w:rsidR="007F1A7F">
        <w:rPr>
          <w:rFonts w:cstheme="minorHAnsi"/>
          <w:noProof/>
          <w:lang w:val="en-US"/>
        </w:rPr>
        <w:t xml:space="preserve"> </w:t>
      </w:r>
      <w:r w:rsidRPr="00D83314">
        <w:rPr>
          <w:rFonts w:cstheme="minorHAnsi"/>
          <w:noProof/>
          <w:lang w:val="en-US"/>
        </w:rPr>
        <w:t xml:space="preserve">Cahen, D. L. </w:t>
      </w:r>
      <w:r w:rsidR="007F1A7F" w:rsidRPr="007F1A7F">
        <w:rPr>
          <w:rFonts w:cstheme="minorHAnsi"/>
          <w:noProof/>
          <w:lang w:val="en-US"/>
        </w:rPr>
        <w:t>et al.</w:t>
      </w:r>
      <w:r w:rsidRPr="00D83314">
        <w:rPr>
          <w:rFonts w:cstheme="minorHAnsi"/>
          <w:noProof/>
          <w:lang w:val="en-US"/>
        </w:rPr>
        <w:t xml:space="preserve"> Endoscopic versus surgical drainage of the pancreatic duct in chronic pancreatitis. </w:t>
      </w:r>
      <w:r w:rsidRPr="00D83314">
        <w:rPr>
          <w:rFonts w:cstheme="minorHAnsi"/>
          <w:i/>
          <w:iCs/>
          <w:noProof/>
          <w:lang w:val="en-US"/>
        </w:rPr>
        <w:t>N</w:t>
      </w:r>
      <w:r w:rsidR="00394A6D" w:rsidRPr="00D83314">
        <w:rPr>
          <w:rFonts w:cstheme="minorHAnsi"/>
          <w:i/>
          <w:iCs/>
          <w:noProof/>
          <w:lang w:val="en-US"/>
        </w:rPr>
        <w:t>ew</w:t>
      </w:r>
      <w:r w:rsidRPr="00D83314">
        <w:rPr>
          <w:rFonts w:cstheme="minorHAnsi"/>
          <w:i/>
          <w:iCs/>
          <w:noProof/>
          <w:lang w:val="en-US"/>
        </w:rPr>
        <w:t xml:space="preserve"> Engl</w:t>
      </w:r>
      <w:r w:rsidR="00394A6D" w:rsidRPr="00D83314">
        <w:rPr>
          <w:rFonts w:cstheme="minorHAnsi"/>
          <w:i/>
          <w:iCs/>
          <w:noProof/>
          <w:lang w:val="en-US"/>
        </w:rPr>
        <w:t>and</w:t>
      </w:r>
      <w:r w:rsidRPr="00D83314">
        <w:rPr>
          <w:rFonts w:cstheme="minorHAnsi"/>
          <w:i/>
          <w:iCs/>
          <w:noProof/>
          <w:lang w:val="en-US"/>
        </w:rPr>
        <w:t xml:space="preserve"> J</w:t>
      </w:r>
      <w:r w:rsidR="00394A6D" w:rsidRPr="00D83314">
        <w:rPr>
          <w:rFonts w:cstheme="minorHAnsi"/>
          <w:i/>
          <w:iCs/>
          <w:noProof/>
          <w:lang w:val="en-US"/>
        </w:rPr>
        <w:t xml:space="preserve">ournal of </w:t>
      </w:r>
      <w:r w:rsidRPr="00D83314">
        <w:rPr>
          <w:rFonts w:cstheme="minorHAnsi"/>
          <w:i/>
          <w:iCs/>
          <w:noProof/>
          <w:lang w:val="en-US"/>
        </w:rPr>
        <w:t>Med</w:t>
      </w:r>
      <w:r w:rsidR="00394A6D" w:rsidRPr="00D83314">
        <w:rPr>
          <w:rFonts w:cstheme="minorHAnsi"/>
          <w:i/>
          <w:iCs/>
          <w:noProof/>
          <w:lang w:val="en-US"/>
        </w:rPr>
        <w:t>icine</w:t>
      </w:r>
      <w:r w:rsidR="007F1A7F">
        <w:rPr>
          <w:rFonts w:cstheme="minorHAnsi"/>
          <w:i/>
          <w:iCs/>
          <w:noProof/>
          <w:lang w:val="en-US"/>
        </w:rPr>
        <w:t>.</w:t>
      </w:r>
      <w:r w:rsidRPr="00D83314">
        <w:rPr>
          <w:rFonts w:cstheme="minorHAnsi"/>
          <w:noProof/>
          <w:lang w:val="en-US"/>
        </w:rPr>
        <w:t xml:space="preserve"> </w:t>
      </w:r>
      <w:r w:rsidRPr="00D83314">
        <w:rPr>
          <w:rFonts w:cstheme="minorHAnsi"/>
          <w:b/>
          <w:bCs/>
          <w:noProof/>
          <w:lang w:val="en-US"/>
        </w:rPr>
        <w:t>356</w:t>
      </w:r>
      <w:r w:rsidRPr="00D83314">
        <w:rPr>
          <w:rFonts w:cstheme="minorHAnsi"/>
          <w:noProof/>
          <w:lang w:val="en-US"/>
        </w:rPr>
        <w:t>, 676</w:t>
      </w:r>
      <w:r w:rsidR="00186AEC">
        <w:rPr>
          <w:rFonts w:cstheme="minorHAnsi"/>
          <w:noProof/>
          <w:lang w:val="en-US"/>
        </w:rPr>
        <w:t>-</w:t>
      </w:r>
      <w:r w:rsidRPr="00D83314">
        <w:rPr>
          <w:rFonts w:cstheme="minorHAnsi"/>
          <w:noProof/>
          <w:lang w:val="en-US"/>
        </w:rPr>
        <w:t>684 (2007).</w:t>
      </w:r>
    </w:p>
    <w:p w14:paraId="18CE7F78" w14:textId="76B6C597" w:rsidR="00820265" w:rsidRPr="00D83314" w:rsidRDefault="00820265" w:rsidP="007F1A7F">
      <w:pPr>
        <w:widowControl w:val="0"/>
        <w:autoSpaceDE w:val="0"/>
        <w:autoSpaceDN w:val="0"/>
        <w:adjustRightInd w:val="0"/>
        <w:jc w:val="both"/>
        <w:rPr>
          <w:rFonts w:cstheme="minorHAnsi"/>
          <w:noProof/>
          <w:lang w:val="en-US"/>
        </w:rPr>
      </w:pPr>
      <w:r w:rsidRPr="00D83314">
        <w:rPr>
          <w:rFonts w:cstheme="minorHAnsi"/>
          <w:noProof/>
          <w:lang w:val="en-US"/>
        </w:rPr>
        <w:t>4.</w:t>
      </w:r>
      <w:r w:rsidR="007F1A7F">
        <w:rPr>
          <w:rFonts w:cstheme="minorHAnsi"/>
          <w:noProof/>
          <w:lang w:val="en-US"/>
        </w:rPr>
        <w:t xml:space="preserve"> </w:t>
      </w:r>
      <w:r w:rsidRPr="00D83314">
        <w:rPr>
          <w:rFonts w:cstheme="minorHAnsi"/>
          <w:noProof/>
          <w:lang w:val="en-US"/>
        </w:rPr>
        <w:t>Zhao, X., Cui, N., Wang, X.</w:t>
      </w:r>
      <w:r w:rsidR="007F1A7F" w:rsidRPr="007F1A7F">
        <w:rPr>
          <w:rFonts w:cstheme="minorHAnsi"/>
          <w:noProof/>
          <w:lang w:val="en-US"/>
        </w:rPr>
        <w:t>,</w:t>
      </w:r>
      <w:r w:rsidRPr="00D83314">
        <w:rPr>
          <w:rFonts w:cstheme="minorHAnsi"/>
          <w:noProof/>
          <w:lang w:val="en-US"/>
        </w:rPr>
        <w:t xml:space="preserve"> Cui, Y. Surgical strategies in the treatment of chronic pancreatitis: An updated systematic review and meta-analysis of randomized controlled trials. </w:t>
      </w:r>
      <w:r w:rsidRPr="00D83314">
        <w:rPr>
          <w:rFonts w:cstheme="minorHAnsi"/>
          <w:i/>
          <w:iCs/>
          <w:noProof/>
          <w:lang w:val="en-US"/>
        </w:rPr>
        <w:t>Medicine (United States)</w:t>
      </w:r>
      <w:r w:rsidR="007F1A7F">
        <w:rPr>
          <w:rFonts w:cstheme="minorHAnsi"/>
          <w:i/>
          <w:iCs/>
          <w:noProof/>
          <w:lang w:val="en-US"/>
        </w:rPr>
        <w:t>.</w:t>
      </w:r>
      <w:r w:rsidRPr="00D83314">
        <w:rPr>
          <w:rFonts w:cstheme="minorHAnsi"/>
          <w:noProof/>
          <w:lang w:val="en-US"/>
        </w:rPr>
        <w:t xml:space="preserve"> </w:t>
      </w:r>
      <w:r w:rsidR="007F1A7F" w:rsidRPr="007F1A7F">
        <w:rPr>
          <w:rFonts w:cstheme="minorHAnsi"/>
          <w:b/>
          <w:bCs/>
          <w:noProof/>
          <w:lang w:val="en-US"/>
        </w:rPr>
        <w:t>96</w:t>
      </w:r>
      <w:r w:rsidR="007F1A7F">
        <w:rPr>
          <w:rFonts w:cstheme="minorHAnsi"/>
          <w:noProof/>
          <w:lang w:val="en-US"/>
        </w:rPr>
        <w:t xml:space="preserve"> </w:t>
      </w:r>
      <w:r w:rsidR="007F1A7F" w:rsidRPr="007F1A7F">
        <w:rPr>
          <w:rFonts w:cstheme="minorHAnsi"/>
          <w:noProof/>
          <w:lang w:val="en-US"/>
        </w:rPr>
        <w:t>(9)</w:t>
      </w:r>
      <w:r w:rsidR="007F1A7F">
        <w:rPr>
          <w:rFonts w:cstheme="minorHAnsi"/>
          <w:noProof/>
          <w:lang w:val="en-US"/>
        </w:rPr>
        <w:t xml:space="preserve">, </w:t>
      </w:r>
      <w:r w:rsidR="007F1A7F" w:rsidRPr="007F1A7F">
        <w:rPr>
          <w:rFonts w:cstheme="minorHAnsi"/>
          <w:noProof/>
          <w:lang w:val="en-US"/>
        </w:rPr>
        <w:t xml:space="preserve">e6220 </w:t>
      </w:r>
      <w:r w:rsidRPr="00D83314">
        <w:rPr>
          <w:rFonts w:cstheme="minorHAnsi"/>
          <w:noProof/>
          <w:lang w:val="en-US"/>
        </w:rPr>
        <w:t>(2017).</w:t>
      </w:r>
    </w:p>
    <w:p w14:paraId="44FCE7F3" w14:textId="31487E51"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5.</w:t>
      </w:r>
      <w:r w:rsidR="007F1A7F">
        <w:rPr>
          <w:rFonts w:cstheme="minorHAnsi"/>
          <w:noProof/>
          <w:lang w:val="en-US"/>
        </w:rPr>
        <w:t xml:space="preserve"> </w:t>
      </w:r>
      <w:r w:rsidRPr="00D83314">
        <w:rPr>
          <w:rFonts w:cstheme="minorHAnsi"/>
          <w:noProof/>
          <w:lang w:val="en-US"/>
        </w:rPr>
        <w:t>Meehan, J. J.</w:t>
      </w:r>
      <w:r w:rsidR="007F1A7F" w:rsidRPr="007F1A7F">
        <w:rPr>
          <w:rFonts w:cstheme="minorHAnsi"/>
          <w:noProof/>
          <w:lang w:val="en-US"/>
        </w:rPr>
        <w:t>,</w:t>
      </w:r>
      <w:r w:rsidRPr="00D83314">
        <w:rPr>
          <w:rFonts w:cstheme="minorHAnsi"/>
          <w:noProof/>
          <w:lang w:val="en-US"/>
        </w:rPr>
        <w:t xml:space="preserve"> Sawin, R. Robotic lateral pancreaticojejunostomy (Puestow). </w:t>
      </w:r>
      <w:r w:rsidRPr="00D83314">
        <w:rPr>
          <w:rFonts w:cstheme="minorHAnsi"/>
          <w:i/>
          <w:iCs/>
          <w:noProof/>
          <w:lang w:val="en-US"/>
        </w:rPr>
        <w:t>J</w:t>
      </w:r>
      <w:r w:rsidR="00394A6D" w:rsidRPr="00D83314">
        <w:rPr>
          <w:rFonts w:cstheme="minorHAnsi"/>
          <w:i/>
          <w:iCs/>
          <w:noProof/>
          <w:lang w:val="en-US"/>
        </w:rPr>
        <w:t>ournal of</w:t>
      </w:r>
      <w:r w:rsidR="002C5928">
        <w:rPr>
          <w:rFonts w:cstheme="minorHAnsi"/>
          <w:i/>
          <w:iCs/>
          <w:noProof/>
          <w:lang w:val="en-US"/>
        </w:rPr>
        <w:t xml:space="preserve"> </w:t>
      </w:r>
      <w:r w:rsidRPr="00D83314">
        <w:rPr>
          <w:rFonts w:cstheme="minorHAnsi"/>
          <w:i/>
          <w:iCs/>
          <w:noProof/>
          <w:lang w:val="en-US"/>
        </w:rPr>
        <w:t>Pediatr</w:t>
      </w:r>
      <w:r w:rsidR="00394A6D" w:rsidRPr="00D83314">
        <w:rPr>
          <w:rFonts w:cstheme="minorHAnsi"/>
          <w:i/>
          <w:iCs/>
          <w:noProof/>
          <w:lang w:val="en-US"/>
        </w:rPr>
        <w:t>ic</w:t>
      </w:r>
      <w:r w:rsidRPr="00D83314">
        <w:rPr>
          <w:rFonts w:cstheme="minorHAnsi"/>
          <w:i/>
          <w:iCs/>
          <w:noProof/>
          <w:lang w:val="en-US"/>
        </w:rPr>
        <w:t xml:space="preserve"> Surg</w:t>
      </w:r>
      <w:r w:rsidR="00394A6D" w:rsidRPr="00D83314">
        <w:rPr>
          <w:rFonts w:cstheme="minorHAnsi"/>
          <w:i/>
          <w:iCs/>
          <w:noProof/>
          <w:lang w:val="en-US"/>
        </w:rPr>
        <w:t>ery</w:t>
      </w:r>
      <w:r w:rsidR="00CA4668">
        <w:rPr>
          <w:rFonts w:cstheme="minorHAnsi"/>
          <w:i/>
          <w:iCs/>
          <w:noProof/>
          <w:lang w:val="en-US"/>
        </w:rPr>
        <w:t>.</w:t>
      </w:r>
      <w:r w:rsidRPr="00D83314">
        <w:rPr>
          <w:rFonts w:cstheme="minorHAnsi"/>
          <w:noProof/>
          <w:lang w:val="en-US"/>
        </w:rPr>
        <w:t xml:space="preserve"> </w:t>
      </w:r>
      <w:r w:rsidR="00CA4668" w:rsidRPr="00CA4668">
        <w:rPr>
          <w:rFonts w:cstheme="minorHAnsi"/>
          <w:b/>
          <w:bCs/>
          <w:noProof/>
          <w:lang w:val="en-US"/>
        </w:rPr>
        <w:t>46</w:t>
      </w:r>
      <w:r w:rsidR="00CA4668">
        <w:rPr>
          <w:rFonts w:cstheme="minorHAnsi"/>
          <w:noProof/>
          <w:lang w:val="en-US"/>
        </w:rPr>
        <w:t xml:space="preserve"> </w:t>
      </w:r>
      <w:r w:rsidR="00CA4668" w:rsidRPr="00CA4668">
        <w:rPr>
          <w:rFonts w:cstheme="minorHAnsi"/>
          <w:noProof/>
          <w:lang w:val="en-US"/>
        </w:rPr>
        <w:t>(6)</w:t>
      </w:r>
      <w:r w:rsidR="00CA4668">
        <w:rPr>
          <w:rFonts w:cstheme="minorHAnsi"/>
          <w:noProof/>
          <w:lang w:val="en-US"/>
        </w:rPr>
        <w:t xml:space="preserve">, </w:t>
      </w:r>
      <w:r w:rsidR="00CA4668" w:rsidRPr="00CA4668">
        <w:rPr>
          <w:rFonts w:cstheme="minorHAnsi"/>
          <w:noProof/>
          <w:lang w:val="en-US"/>
        </w:rPr>
        <w:t xml:space="preserve">e5-8 </w:t>
      </w:r>
      <w:r w:rsidRPr="00D83314">
        <w:rPr>
          <w:rFonts w:cstheme="minorHAnsi"/>
          <w:noProof/>
          <w:lang w:val="en-US"/>
        </w:rPr>
        <w:t xml:space="preserve">(2011). </w:t>
      </w:r>
    </w:p>
    <w:p w14:paraId="355B2873" w14:textId="70DDAA2C"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6.</w:t>
      </w:r>
      <w:r w:rsidR="007F1A7F">
        <w:rPr>
          <w:rFonts w:cstheme="minorHAnsi"/>
          <w:noProof/>
          <w:lang w:val="en-US"/>
        </w:rPr>
        <w:t xml:space="preserve"> </w:t>
      </w:r>
      <w:r w:rsidRPr="00D83314">
        <w:rPr>
          <w:rFonts w:cstheme="minorHAnsi"/>
          <w:noProof/>
          <w:lang w:val="en-US"/>
        </w:rPr>
        <w:t>Kempeneers</w:t>
      </w:r>
      <w:r w:rsidR="00CA4668">
        <w:rPr>
          <w:rFonts w:cstheme="minorHAnsi"/>
          <w:noProof/>
          <w:lang w:val="en-US"/>
        </w:rPr>
        <w:t>,</w:t>
      </w:r>
      <w:r w:rsidRPr="00D83314">
        <w:rPr>
          <w:rFonts w:cstheme="minorHAnsi"/>
          <w:noProof/>
          <w:lang w:val="en-US"/>
        </w:rPr>
        <w:t xml:space="preserve"> M</w:t>
      </w:r>
      <w:r w:rsidR="00CA4668">
        <w:rPr>
          <w:rFonts w:cstheme="minorHAnsi"/>
          <w:noProof/>
          <w:lang w:val="en-US"/>
        </w:rPr>
        <w:t xml:space="preserve">. </w:t>
      </w:r>
      <w:r w:rsidRPr="00D83314">
        <w:rPr>
          <w:rFonts w:cstheme="minorHAnsi"/>
          <w:noProof/>
          <w:lang w:val="en-US"/>
        </w:rPr>
        <w:t>A</w:t>
      </w:r>
      <w:r w:rsidR="00CA4668">
        <w:rPr>
          <w:rFonts w:cstheme="minorHAnsi"/>
          <w:noProof/>
          <w:lang w:val="en-US"/>
        </w:rPr>
        <w:t>. et al.</w:t>
      </w:r>
      <w:r w:rsidRPr="00D83314">
        <w:rPr>
          <w:rFonts w:cstheme="minorHAnsi"/>
          <w:noProof/>
          <w:lang w:val="en-US"/>
        </w:rPr>
        <w:t xml:space="preserve"> Multidisciplinary treatment of chronic pancreatitis: an overview of current step-up approach and new options. </w:t>
      </w:r>
      <w:r w:rsidRPr="00D83314">
        <w:rPr>
          <w:rFonts w:cstheme="minorHAnsi"/>
          <w:i/>
          <w:iCs/>
          <w:noProof/>
          <w:lang w:val="en-US"/>
        </w:rPr>
        <w:t>Ned</w:t>
      </w:r>
      <w:r w:rsidR="00394A6D" w:rsidRPr="00D83314">
        <w:rPr>
          <w:rFonts w:cstheme="minorHAnsi"/>
          <w:i/>
          <w:iCs/>
          <w:noProof/>
          <w:lang w:val="en-US"/>
        </w:rPr>
        <w:t xml:space="preserve">erlands </w:t>
      </w:r>
      <w:r w:rsidRPr="00D83314">
        <w:rPr>
          <w:rFonts w:cstheme="minorHAnsi"/>
          <w:i/>
          <w:iCs/>
          <w:noProof/>
          <w:lang w:val="en-US"/>
        </w:rPr>
        <w:t>Tijdschr</w:t>
      </w:r>
      <w:r w:rsidR="00394A6D" w:rsidRPr="00D83314">
        <w:rPr>
          <w:rFonts w:cstheme="minorHAnsi"/>
          <w:i/>
          <w:iCs/>
          <w:noProof/>
          <w:lang w:val="en-US"/>
        </w:rPr>
        <w:t>ift</w:t>
      </w:r>
      <w:r w:rsidRPr="00D83314">
        <w:rPr>
          <w:rFonts w:cstheme="minorHAnsi"/>
          <w:i/>
          <w:iCs/>
          <w:noProof/>
          <w:lang w:val="en-US"/>
        </w:rPr>
        <w:t xml:space="preserve"> </w:t>
      </w:r>
      <w:r w:rsidR="00394A6D" w:rsidRPr="00D83314">
        <w:rPr>
          <w:rFonts w:cstheme="minorHAnsi"/>
          <w:i/>
          <w:iCs/>
          <w:noProof/>
          <w:lang w:val="en-US"/>
        </w:rPr>
        <w:t xml:space="preserve">voor </w:t>
      </w:r>
      <w:r w:rsidRPr="00D83314">
        <w:rPr>
          <w:rFonts w:cstheme="minorHAnsi"/>
          <w:i/>
          <w:iCs/>
          <w:noProof/>
          <w:lang w:val="en-US"/>
        </w:rPr>
        <w:t>Geneesk</w:t>
      </w:r>
      <w:r w:rsidR="00BB15E9" w:rsidRPr="00D83314">
        <w:rPr>
          <w:rFonts w:cstheme="minorHAnsi"/>
          <w:i/>
          <w:iCs/>
          <w:noProof/>
          <w:lang w:val="en-US"/>
        </w:rPr>
        <w:t>un</w:t>
      </w:r>
      <w:r w:rsidRPr="00D83314">
        <w:rPr>
          <w:rFonts w:cstheme="minorHAnsi"/>
          <w:i/>
          <w:iCs/>
          <w:noProof/>
          <w:lang w:val="en-US"/>
        </w:rPr>
        <w:t>d</w:t>
      </w:r>
      <w:r w:rsidR="00BB15E9" w:rsidRPr="00D83314">
        <w:rPr>
          <w:rFonts w:cstheme="minorHAnsi"/>
          <w:i/>
          <w:iCs/>
          <w:noProof/>
          <w:lang w:val="en-US"/>
        </w:rPr>
        <w:t>e</w:t>
      </w:r>
      <w:r w:rsidRPr="00D83314">
        <w:rPr>
          <w:rFonts w:cstheme="minorHAnsi"/>
          <w:i/>
          <w:iCs/>
          <w:noProof/>
          <w:lang w:val="en-US"/>
        </w:rPr>
        <w:t>.</w:t>
      </w:r>
      <w:r w:rsidRPr="00D83314">
        <w:rPr>
          <w:rFonts w:cstheme="minorHAnsi"/>
          <w:noProof/>
          <w:lang w:val="en-US"/>
        </w:rPr>
        <w:t xml:space="preserve"> </w:t>
      </w:r>
      <w:r w:rsidRPr="00D83314">
        <w:rPr>
          <w:rFonts w:cstheme="minorHAnsi"/>
          <w:b/>
          <w:bCs/>
          <w:noProof/>
          <w:lang w:val="en-US"/>
        </w:rPr>
        <w:t>161</w:t>
      </w:r>
      <w:r w:rsidRPr="00D83314">
        <w:rPr>
          <w:rFonts w:cstheme="minorHAnsi"/>
          <w:noProof/>
          <w:lang w:val="en-US"/>
        </w:rPr>
        <w:t>, (2017).</w:t>
      </w:r>
    </w:p>
    <w:p w14:paraId="052B8F16" w14:textId="3D926C08"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7.</w:t>
      </w:r>
      <w:r w:rsidR="007F1A7F">
        <w:rPr>
          <w:rFonts w:cstheme="minorHAnsi"/>
          <w:noProof/>
          <w:lang w:val="en-US"/>
        </w:rPr>
        <w:t xml:space="preserve"> </w:t>
      </w:r>
      <w:r w:rsidRPr="00D83314">
        <w:rPr>
          <w:rFonts w:cstheme="minorHAnsi"/>
          <w:noProof/>
          <w:lang w:val="en-US"/>
        </w:rPr>
        <w:t>Kim, E. Y.</w:t>
      </w:r>
      <w:r w:rsidR="007F1A7F" w:rsidRPr="007F1A7F">
        <w:rPr>
          <w:rFonts w:cstheme="minorHAnsi"/>
          <w:noProof/>
          <w:lang w:val="en-US"/>
        </w:rPr>
        <w:t>,</w:t>
      </w:r>
      <w:r w:rsidRPr="00D83314">
        <w:rPr>
          <w:rFonts w:cstheme="minorHAnsi"/>
          <w:noProof/>
          <w:lang w:val="en-US"/>
        </w:rPr>
        <w:t xml:space="preserve"> Hong, T. H. Laparoscopic Longitudinal Pancreaticojejunostomy Using Barbed Sutures: an Efficient and Secure Solution for Pancreatic Duct Obstructions in Patients with Chronic Pancreatitis. </w:t>
      </w:r>
      <w:r w:rsidRPr="00D83314">
        <w:rPr>
          <w:rFonts w:cstheme="minorHAnsi"/>
          <w:i/>
          <w:iCs/>
          <w:noProof/>
          <w:lang w:val="en-US"/>
        </w:rPr>
        <w:t>J</w:t>
      </w:r>
      <w:r w:rsidR="00394A6D" w:rsidRPr="00D83314">
        <w:rPr>
          <w:rFonts w:cstheme="minorHAnsi"/>
          <w:i/>
          <w:iCs/>
          <w:noProof/>
          <w:lang w:val="en-US"/>
        </w:rPr>
        <w:t>ournal of</w:t>
      </w:r>
      <w:r w:rsidRPr="00D83314">
        <w:rPr>
          <w:rFonts w:cstheme="minorHAnsi"/>
          <w:i/>
          <w:iCs/>
          <w:noProof/>
          <w:lang w:val="en-US"/>
        </w:rPr>
        <w:t xml:space="preserve"> Gastrointest</w:t>
      </w:r>
      <w:r w:rsidR="00394A6D" w:rsidRPr="00D83314">
        <w:rPr>
          <w:rFonts w:cstheme="minorHAnsi"/>
          <w:i/>
          <w:iCs/>
          <w:noProof/>
          <w:lang w:val="en-US"/>
        </w:rPr>
        <w:t>inal</w:t>
      </w:r>
      <w:r w:rsidRPr="00D83314">
        <w:rPr>
          <w:rFonts w:cstheme="minorHAnsi"/>
          <w:i/>
          <w:iCs/>
          <w:noProof/>
          <w:lang w:val="en-US"/>
        </w:rPr>
        <w:t xml:space="preserve"> Surg</w:t>
      </w:r>
      <w:r w:rsidR="00394A6D" w:rsidRPr="00D83314">
        <w:rPr>
          <w:rFonts w:cstheme="minorHAnsi"/>
          <w:i/>
          <w:iCs/>
          <w:noProof/>
          <w:lang w:val="en-US"/>
        </w:rPr>
        <w:t>ery</w:t>
      </w:r>
      <w:r w:rsidR="00CA4668">
        <w:rPr>
          <w:rFonts w:cstheme="minorHAnsi"/>
          <w:i/>
          <w:iCs/>
          <w:noProof/>
          <w:lang w:val="en-US"/>
        </w:rPr>
        <w:t>.</w:t>
      </w:r>
      <w:r w:rsidRPr="00D83314">
        <w:rPr>
          <w:rFonts w:cstheme="minorHAnsi"/>
          <w:noProof/>
          <w:lang w:val="en-US"/>
        </w:rPr>
        <w:t xml:space="preserve"> </w:t>
      </w:r>
      <w:r w:rsidR="00CA4668" w:rsidRPr="00CA4668">
        <w:rPr>
          <w:rFonts w:cstheme="minorHAnsi"/>
          <w:b/>
          <w:bCs/>
          <w:noProof/>
          <w:lang w:val="en-US"/>
        </w:rPr>
        <w:t>20</w:t>
      </w:r>
      <w:r w:rsidR="00CA4668">
        <w:rPr>
          <w:rFonts w:cstheme="minorHAnsi"/>
          <w:noProof/>
          <w:lang w:val="en-US"/>
        </w:rPr>
        <w:t xml:space="preserve"> </w:t>
      </w:r>
      <w:r w:rsidR="00CA4668" w:rsidRPr="00CA4668">
        <w:rPr>
          <w:rFonts w:cstheme="minorHAnsi"/>
          <w:noProof/>
          <w:lang w:val="en-US"/>
        </w:rPr>
        <w:t>(4)</w:t>
      </w:r>
      <w:r w:rsidR="00CA4668">
        <w:rPr>
          <w:rFonts w:cstheme="minorHAnsi"/>
          <w:noProof/>
          <w:lang w:val="en-US"/>
        </w:rPr>
        <w:t xml:space="preserve">, </w:t>
      </w:r>
      <w:r w:rsidR="00CA4668" w:rsidRPr="00CA4668">
        <w:rPr>
          <w:rFonts w:cstheme="minorHAnsi"/>
          <w:noProof/>
          <w:lang w:val="en-US"/>
        </w:rPr>
        <w:t xml:space="preserve">861-6 </w:t>
      </w:r>
      <w:r w:rsidRPr="00D83314">
        <w:rPr>
          <w:rFonts w:cstheme="minorHAnsi"/>
          <w:noProof/>
          <w:lang w:val="en-US"/>
        </w:rPr>
        <w:t xml:space="preserve">(2016). </w:t>
      </w:r>
    </w:p>
    <w:p w14:paraId="731CE128" w14:textId="58919ED3"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8.</w:t>
      </w:r>
      <w:r w:rsidR="007F1A7F">
        <w:rPr>
          <w:rFonts w:cstheme="minorHAnsi"/>
          <w:noProof/>
          <w:lang w:val="en-US"/>
        </w:rPr>
        <w:t xml:space="preserve"> </w:t>
      </w:r>
      <w:r w:rsidRPr="00D83314">
        <w:rPr>
          <w:rFonts w:cstheme="minorHAnsi"/>
          <w:noProof/>
          <w:lang w:val="en-US"/>
        </w:rPr>
        <w:t>Khan, A. S., Siddiqui, I., Vrochides, D.</w:t>
      </w:r>
      <w:r w:rsidR="007F1A7F" w:rsidRPr="007F1A7F">
        <w:rPr>
          <w:rFonts w:cstheme="minorHAnsi"/>
          <w:noProof/>
          <w:lang w:val="en-US"/>
        </w:rPr>
        <w:t>,</w:t>
      </w:r>
      <w:r w:rsidRPr="00D83314">
        <w:rPr>
          <w:rFonts w:cstheme="minorHAnsi"/>
          <w:noProof/>
          <w:lang w:val="en-US"/>
        </w:rPr>
        <w:t xml:space="preserve"> Martinie, J. B. Robotic pancreas drainage procedure for chronic pancreatitis: robotic lateral pancreaticojejunostomy (Puestow procedure). </w:t>
      </w:r>
      <w:r w:rsidRPr="00D83314">
        <w:rPr>
          <w:rFonts w:cstheme="minorHAnsi"/>
          <w:i/>
          <w:iCs/>
          <w:noProof/>
          <w:lang w:val="en-US"/>
        </w:rPr>
        <w:t>J</w:t>
      </w:r>
      <w:r w:rsidR="00394A6D" w:rsidRPr="00D83314">
        <w:rPr>
          <w:rFonts w:cstheme="minorHAnsi"/>
          <w:i/>
          <w:iCs/>
          <w:noProof/>
          <w:lang w:val="en-US"/>
        </w:rPr>
        <w:t>ournal of</w:t>
      </w:r>
      <w:r w:rsidR="002C5928">
        <w:rPr>
          <w:rFonts w:cstheme="minorHAnsi"/>
          <w:i/>
          <w:iCs/>
          <w:noProof/>
          <w:lang w:val="en-US"/>
        </w:rPr>
        <w:t xml:space="preserve"> </w:t>
      </w:r>
      <w:r w:rsidRPr="00D83314">
        <w:rPr>
          <w:rFonts w:cstheme="minorHAnsi"/>
          <w:i/>
          <w:iCs/>
          <w:noProof/>
          <w:lang w:val="en-US"/>
        </w:rPr>
        <w:t>Vis</w:t>
      </w:r>
      <w:r w:rsidR="00394A6D" w:rsidRPr="00D83314">
        <w:rPr>
          <w:rFonts w:cstheme="minorHAnsi"/>
          <w:i/>
          <w:iCs/>
          <w:noProof/>
          <w:lang w:val="en-US"/>
        </w:rPr>
        <w:t>ceral</w:t>
      </w:r>
      <w:r w:rsidRPr="00D83314">
        <w:rPr>
          <w:rFonts w:cstheme="minorHAnsi"/>
          <w:i/>
          <w:iCs/>
          <w:noProof/>
          <w:lang w:val="en-US"/>
        </w:rPr>
        <w:t xml:space="preserve"> Surg</w:t>
      </w:r>
      <w:r w:rsidR="00394A6D" w:rsidRPr="00D83314">
        <w:rPr>
          <w:rFonts w:cstheme="minorHAnsi"/>
          <w:i/>
          <w:iCs/>
          <w:noProof/>
          <w:lang w:val="en-US"/>
        </w:rPr>
        <w:t>ery</w:t>
      </w:r>
      <w:r w:rsidR="00CA4668">
        <w:rPr>
          <w:rFonts w:cstheme="minorHAnsi"/>
          <w:i/>
          <w:iCs/>
          <w:noProof/>
          <w:lang w:val="en-US"/>
        </w:rPr>
        <w:t>.</w:t>
      </w:r>
      <w:r w:rsidRPr="00D83314">
        <w:rPr>
          <w:rFonts w:cstheme="minorHAnsi"/>
          <w:noProof/>
          <w:lang w:val="en-US"/>
        </w:rPr>
        <w:t xml:space="preserve"> </w:t>
      </w:r>
      <w:r w:rsidR="00CA4668" w:rsidRPr="00CA4668">
        <w:rPr>
          <w:rFonts w:cstheme="minorHAnsi"/>
          <w:b/>
          <w:bCs/>
          <w:noProof/>
          <w:lang w:val="en-US"/>
        </w:rPr>
        <w:t>4</w:t>
      </w:r>
      <w:r w:rsidR="00CA4668">
        <w:rPr>
          <w:rFonts w:cstheme="minorHAnsi"/>
          <w:noProof/>
          <w:lang w:val="en-US"/>
        </w:rPr>
        <w:t xml:space="preserve"> (4), 72 </w:t>
      </w:r>
      <w:r w:rsidRPr="00D83314">
        <w:rPr>
          <w:rFonts w:cstheme="minorHAnsi"/>
          <w:noProof/>
          <w:lang w:val="en-US"/>
        </w:rPr>
        <w:t xml:space="preserve">(2018). </w:t>
      </w:r>
    </w:p>
    <w:p w14:paraId="35F6B524" w14:textId="36809CA4"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9.</w:t>
      </w:r>
      <w:r w:rsidR="007F1A7F">
        <w:rPr>
          <w:rFonts w:cstheme="minorHAnsi"/>
          <w:noProof/>
          <w:lang w:val="en-US"/>
        </w:rPr>
        <w:t xml:space="preserve"> </w:t>
      </w:r>
      <w:r w:rsidRPr="00D83314">
        <w:rPr>
          <w:rFonts w:cstheme="minorHAnsi"/>
          <w:noProof/>
          <w:lang w:val="en-US"/>
        </w:rPr>
        <w:t>Khaled, Y. S., Ammori, M. B.</w:t>
      </w:r>
      <w:r w:rsidR="007F1A7F" w:rsidRPr="007F1A7F">
        <w:rPr>
          <w:rFonts w:cstheme="minorHAnsi"/>
          <w:noProof/>
          <w:lang w:val="en-US"/>
        </w:rPr>
        <w:t>,</w:t>
      </w:r>
      <w:r w:rsidRPr="00D83314">
        <w:rPr>
          <w:rFonts w:cstheme="minorHAnsi"/>
          <w:noProof/>
          <w:lang w:val="en-US"/>
        </w:rPr>
        <w:t xml:space="preserve"> Ammori, B. J. Laparoscopic lateral pancreaticojejunostomy for chronic pancreatitis: A case report and review of the literature. </w:t>
      </w:r>
      <w:r w:rsidRPr="00D83314">
        <w:rPr>
          <w:rFonts w:cstheme="minorHAnsi"/>
          <w:i/>
          <w:iCs/>
          <w:noProof/>
          <w:lang w:val="en-US"/>
        </w:rPr>
        <w:t>Surg</w:t>
      </w:r>
      <w:r w:rsidR="00394A6D" w:rsidRPr="00D83314">
        <w:rPr>
          <w:rFonts w:cstheme="minorHAnsi"/>
          <w:i/>
          <w:iCs/>
          <w:noProof/>
          <w:lang w:val="en-US"/>
        </w:rPr>
        <w:t>ical</w:t>
      </w:r>
      <w:r w:rsidRPr="00D83314">
        <w:rPr>
          <w:rFonts w:cstheme="minorHAnsi"/>
          <w:i/>
          <w:iCs/>
          <w:noProof/>
          <w:lang w:val="en-US"/>
        </w:rPr>
        <w:t xml:space="preserve"> Laparosc</w:t>
      </w:r>
      <w:r w:rsidR="00394A6D" w:rsidRPr="00D83314">
        <w:rPr>
          <w:rFonts w:cstheme="minorHAnsi"/>
          <w:i/>
          <w:iCs/>
          <w:noProof/>
          <w:lang w:val="en-US"/>
        </w:rPr>
        <w:t>opy</w:t>
      </w:r>
      <w:r w:rsidRPr="00D83314">
        <w:rPr>
          <w:rFonts w:cstheme="minorHAnsi"/>
          <w:i/>
          <w:iCs/>
          <w:noProof/>
          <w:lang w:val="en-US"/>
        </w:rPr>
        <w:t xml:space="preserve"> Endosc</w:t>
      </w:r>
      <w:r w:rsidR="00394A6D" w:rsidRPr="00D83314">
        <w:rPr>
          <w:rFonts w:cstheme="minorHAnsi"/>
          <w:i/>
          <w:iCs/>
          <w:noProof/>
          <w:lang w:val="en-US"/>
        </w:rPr>
        <w:t>opy</w:t>
      </w:r>
      <w:r w:rsidRPr="00D83314">
        <w:rPr>
          <w:rFonts w:cstheme="minorHAnsi"/>
          <w:i/>
          <w:iCs/>
          <w:noProof/>
          <w:lang w:val="en-US"/>
        </w:rPr>
        <w:t xml:space="preserve"> </w:t>
      </w:r>
      <w:r w:rsidR="00394A6D" w:rsidRPr="00D83314">
        <w:rPr>
          <w:rFonts w:cstheme="minorHAnsi"/>
          <w:i/>
          <w:iCs/>
          <w:noProof/>
          <w:lang w:val="en-US"/>
        </w:rPr>
        <w:t xml:space="preserve">&amp; </w:t>
      </w:r>
      <w:r w:rsidRPr="00D83314">
        <w:rPr>
          <w:rFonts w:cstheme="minorHAnsi"/>
          <w:i/>
          <w:iCs/>
          <w:noProof/>
          <w:lang w:val="en-US"/>
        </w:rPr>
        <w:t>Percutaneous Tech</w:t>
      </w:r>
      <w:r w:rsidR="00394A6D" w:rsidRPr="00D83314">
        <w:rPr>
          <w:rFonts w:cstheme="minorHAnsi"/>
          <w:i/>
          <w:iCs/>
          <w:noProof/>
          <w:lang w:val="en-US"/>
        </w:rPr>
        <w:t>niques</w:t>
      </w:r>
      <w:r w:rsidR="00CA4668">
        <w:rPr>
          <w:rFonts w:cstheme="minorHAnsi"/>
          <w:i/>
          <w:iCs/>
          <w:noProof/>
          <w:lang w:val="en-US"/>
        </w:rPr>
        <w:t>.</w:t>
      </w:r>
      <w:r w:rsidRPr="00D83314">
        <w:rPr>
          <w:rFonts w:cstheme="minorHAnsi"/>
          <w:noProof/>
          <w:lang w:val="en-US"/>
        </w:rPr>
        <w:t xml:space="preserve"> </w:t>
      </w:r>
      <w:r w:rsidR="00CA4668" w:rsidRPr="00CA4668">
        <w:rPr>
          <w:rFonts w:cstheme="minorHAnsi"/>
          <w:b/>
          <w:bCs/>
          <w:noProof/>
          <w:lang w:val="en-US"/>
        </w:rPr>
        <w:t>21</w:t>
      </w:r>
      <w:r w:rsidR="00CA4668">
        <w:rPr>
          <w:rFonts w:cstheme="minorHAnsi"/>
          <w:noProof/>
          <w:lang w:val="en-US"/>
        </w:rPr>
        <w:t xml:space="preserve"> </w:t>
      </w:r>
      <w:r w:rsidR="00CA4668" w:rsidRPr="00CA4668">
        <w:rPr>
          <w:rFonts w:cstheme="minorHAnsi"/>
          <w:noProof/>
          <w:lang w:val="en-US"/>
        </w:rPr>
        <w:t>(1)</w:t>
      </w:r>
      <w:r w:rsidR="00CA4668">
        <w:rPr>
          <w:rFonts w:cstheme="minorHAnsi"/>
          <w:noProof/>
          <w:lang w:val="en-US"/>
        </w:rPr>
        <w:t xml:space="preserve">, </w:t>
      </w:r>
      <w:r w:rsidR="00CA4668" w:rsidRPr="00CA4668">
        <w:rPr>
          <w:rFonts w:cstheme="minorHAnsi"/>
          <w:noProof/>
          <w:lang w:val="en-US"/>
        </w:rPr>
        <w:t xml:space="preserve">e36-40 </w:t>
      </w:r>
      <w:r w:rsidRPr="00D83314">
        <w:rPr>
          <w:rFonts w:cstheme="minorHAnsi"/>
          <w:noProof/>
          <w:lang w:val="en-US"/>
        </w:rPr>
        <w:t xml:space="preserve">(2011). </w:t>
      </w:r>
    </w:p>
    <w:p w14:paraId="548FF86C" w14:textId="7ACC5E07"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10.</w:t>
      </w:r>
      <w:r w:rsidR="007F1A7F">
        <w:rPr>
          <w:rFonts w:cstheme="minorHAnsi"/>
          <w:noProof/>
          <w:lang w:val="en-US"/>
        </w:rPr>
        <w:t xml:space="preserve"> </w:t>
      </w:r>
      <w:r w:rsidRPr="00D83314">
        <w:rPr>
          <w:rFonts w:cstheme="minorHAnsi"/>
          <w:noProof/>
          <w:lang w:val="en-US"/>
        </w:rPr>
        <w:t>Puestow, C. B.</w:t>
      </w:r>
      <w:r w:rsidR="007F1A7F" w:rsidRPr="007F1A7F">
        <w:rPr>
          <w:rFonts w:cstheme="minorHAnsi"/>
          <w:noProof/>
          <w:lang w:val="en-US"/>
        </w:rPr>
        <w:t>,</w:t>
      </w:r>
      <w:r w:rsidRPr="00D83314">
        <w:rPr>
          <w:rFonts w:cstheme="minorHAnsi"/>
          <w:noProof/>
          <w:lang w:val="en-US"/>
        </w:rPr>
        <w:t xml:space="preserve"> Gillesby, W. J. Retrograde Surgical Drainage of Pancreas for Chronic Relapsing Pancreatitis. </w:t>
      </w:r>
      <w:r w:rsidRPr="00D83314">
        <w:rPr>
          <w:rFonts w:cstheme="minorHAnsi"/>
          <w:i/>
          <w:iCs/>
          <w:noProof/>
          <w:lang w:val="en-US"/>
        </w:rPr>
        <w:t>A.M.A Arch</w:t>
      </w:r>
      <w:r w:rsidR="00394A6D" w:rsidRPr="00D83314">
        <w:rPr>
          <w:rFonts w:cstheme="minorHAnsi"/>
          <w:i/>
          <w:iCs/>
          <w:noProof/>
          <w:lang w:val="en-US"/>
        </w:rPr>
        <w:t xml:space="preserve">ives of </w:t>
      </w:r>
      <w:r w:rsidRPr="00D83314">
        <w:rPr>
          <w:rFonts w:cstheme="minorHAnsi"/>
          <w:i/>
          <w:iCs/>
          <w:noProof/>
          <w:lang w:val="en-US"/>
        </w:rPr>
        <w:t>Surg</w:t>
      </w:r>
      <w:r w:rsidR="00394A6D" w:rsidRPr="00D83314">
        <w:rPr>
          <w:rFonts w:cstheme="minorHAnsi"/>
          <w:i/>
          <w:iCs/>
          <w:noProof/>
          <w:lang w:val="en-US"/>
        </w:rPr>
        <w:t>ery</w:t>
      </w:r>
      <w:r w:rsidR="0091586B">
        <w:rPr>
          <w:rFonts w:cstheme="minorHAnsi"/>
          <w:i/>
          <w:iCs/>
          <w:noProof/>
          <w:lang w:val="en-US"/>
        </w:rPr>
        <w:t>.</w:t>
      </w:r>
      <w:r w:rsidRPr="00D83314">
        <w:rPr>
          <w:rFonts w:cstheme="minorHAnsi"/>
          <w:noProof/>
          <w:lang w:val="en-US"/>
        </w:rPr>
        <w:t xml:space="preserve"> </w:t>
      </w:r>
      <w:r w:rsidR="0091586B" w:rsidRPr="0091586B">
        <w:rPr>
          <w:rFonts w:cstheme="minorHAnsi"/>
          <w:b/>
          <w:bCs/>
          <w:noProof/>
          <w:lang w:val="en-US"/>
        </w:rPr>
        <w:t>76</w:t>
      </w:r>
      <w:r w:rsidR="0091586B">
        <w:rPr>
          <w:rFonts w:cstheme="minorHAnsi"/>
          <w:noProof/>
          <w:lang w:val="en-US"/>
        </w:rPr>
        <w:t xml:space="preserve"> </w:t>
      </w:r>
      <w:r w:rsidR="0091586B" w:rsidRPr="0091586B">
        <w:rPr>
          <w:rFonts w:cstheme="minorHAnsi"/>
          <w:noProof/>
          <w:lang w:val="en-US"/>
        </w:rPr>
        <w:t>(6)</w:t>
      </w:r>
      <w:r w:rsidR="0091586B">
        <w:rPr>
          <w:rFonts w:cstheme="minorHAnsi"/>
          <w:noProof/>
          <w:lang w:val="en-US"/>
        </w:rPr>
        <w:t xml:space="preserve">, </w:t>
      </w:r>
      <w:r w:rsidR="0091586B" w:rsidRPr="0091586B">
        <w:rPr>
          <w:rFonts w:cstheme="minorHAnsi"/>
          <w:noProof/>
          <w:lang w:val="en-US"/>
        </w:rPr>
        <w:t xml:space="preserve">898-907 </w:t>
      </w:r>
      <w:r w:rsidRPr="00D83314">
        <w:rPr>
          <w:rFonts w:cstheme="minorHAnsi"/>
          <w:noProof/>
          <w:lang w:val="en-US"/>
        </w:rPr>
        <w:t>(1958).</w:t>
      </w:r>
    </w:p>
    <w:p w14:paraId="323A38FA" w14:textId="2DB1D9D2" w:rsidR="00820265" w:rsidRPr="00D83314" w:rsidRDefault="00820265" w:rsidP="00927A69">
      <w:pPr>
        <w:widowControl w:val="0"/>
        <w:autoSpaceDE w:val="0"/>
        <w:autoSpaceDN w:val="0"/>
        <w:adjustRightInd w:val="0"/>
        <w:jc w:val="both"/>
        <w:rPr>
          <w:rFonts w:cstheme="minorHAnsi"/>
          <w:noProof/>
          <w:lang w:val="en-US"/>
        </w:rPr>
      </w:pPr>
      <w:r w:rsidRPr="00D83314">
        <w:rPr>
          <w:rFonts w:cstheme="minorHAnsi"/>
          <w:noProof/>
          <w:lang w:val="en-US"/>
        </w:rPr>
        <w:lastRenderedPageBreak/>
        <w:t>11.</w:t>
      </w:r>
      <w:r w:rsidR="007F1A7F">
        <w:rPr>
          <w:rFonts w:cstheme="minorHAnsi"/>
          <w:noProof/>
          <w:lang w:val="en-US"/>
        </w:rPr>
        <w:t xml:space="preserve"> </w:t>
      </w:r>
      <w:r w:rsidRPr="00D83314">
        <w:rPr>
          <w:rFonts w:cstheme="minorHAnsi"/>
          <w:noProof/>
          <w:lang w:val="en-US"/>
        </w:rPr>
        <w:t xml:space="preserve">Adams, D. B. The Puestow Procedure: How I Do It. </w:t>
      </w:r>
      <w:r w:rsidRPr="00D83314">
        <w:rPr>
          <w:rFonts w:cstheme="minorHAnsi"/>
          <w:i/>
          <w:iCs/>
          <w:noProof/>
          <w:lang w:val="en-US"/>
        </w:rPr>
        <w:t>J</w:t>
      </w:r>
      <w:r w:rsidR="00DE6C6A" w:rsidRPr="00D83314">
        <w:rPr>
          <w:rFonts w:cstheme="minorHAnsi"/>
          <w:i/>
          <w:iCs/>
          <w:noProof/>
          <w:lang w:val="en-US"/>
        </w:rPr>
        <w:t>ournal of</w:t>
      </w:r>
      <w:r w:rsidRPr="00D83314">
        <w:rPr>
          <w:rFonts w:cstheme="minorHAnsi"/>
          <w:i/>
          <w:iCs/>
          <w:noProof/>
          <w:lang w:val="en-US"/>
        </w:rPr>
        <w:t xml:space="preserve"> Gastrointest</w:t>
      </w:r>
      <w:r w:rsidR="00DE6C6A" w:rsidRPr="00D83314">
        <w:rPr>
          <w:rFonts w:cstheme="minorHAnsi"/>
          <w:i/>
          <w:iCs/>
          <w:noProof/>
          <w:lang w:val="en-US"/>
        </w:rPr>
        <w:t>inal</w:t>
      </w:r>
      <w:r w:rsidRPr="00D83314">
        <w:rPr>
          <w:rFonts w:cstheme="minorHAnsi"/>
          <w:i/>
          <w:iCs/>
          <w:noProof/>
          <w:lang w:val="en-US"/>
        </w:rPr>
        <w:t xml:space="preserve"> Surg</w:t>
      </w:r>
      <w:r w:rsidR="00DE6C6A" w:rsidRPr="00D83314">
        <w:rPr>
          <w:rFonts w:cstheme="minorHAnsi"/>
          <w:i/>
          <w:iCs/>
          <w:noProof/>
          <w:lang w:val="en-US"/>
        </w:rPr>
        <w:t>ery</w:t>
      </w:r>
      <w:r w:rsidR="00927A69">
        <w:rPr>
          <w:rFonts w:cstheme="minorHAnsi"/>
          <w:i/>
          <w:iCs/>
          <w:noProof/>
          <w:lang w:val="en-US"/>
        </w:rPr>
        <w:t>.</w:t>
      </w:r>
      <w:r w:rsidRPr="00D83314">
        <w:rPr>
          <w:rFonts w:cstheme="minorHAnsi"/>
          <w:noProof/>
          <w:lang w:val="en-US"/>
        </w:rPr>
        <w:t xml:space="preserve"> </w:t>
      </w:r>
      <w:r w:rsidR="00927A69" w:rsidRPr="00927A69">
        <w:rPr>
          <w:rFonts w:cstheme="minorHAnsi"/>
          <w:b/>
          <w:bCs/>
          <w:noProof/>
          <w:lang w:val="en-US"/>
        </w:rPr>
        <w:t>17</w:t>
      </w:r>
      <w:r w:rsidR="00927A69">
        <w:rPr>
          <w:rFonts w:cstheme="minorHAnsi"/>
          <w:noProof/>
          <w:lang w:val="en-US"/>
        </w:rPr>
        <w:t xml:space="preserve"> (6), </w:t>
      </w:r>
      <w:r w:rsidR="00927A69" w:rsidRPr="00927A69">
        <w:rPr>
          <w:rFonts w:cstheme="minorHAnsi"/>
          <w:noProof/>
          <w:lang w:val="en-US"/>
        </w:rPr>
        <w:t>1138</w:t>
      </w:r>
      <w:r w:rsidR="00927A69">
        <w:rPr>
          <w:rFonts w:cstheme="minorHAnsi"/>
          <w:noProof/>
          <w:lang w:val="en-US"/>
        </w:rPr>
        <w:t>-</w:t>
      </w:r>
      <w:r w:rsidR="00927A69" w:rsidRPr="00927A69">
        <w:rPr>
          <w:rFonts w:cstheme="minorHAnsi"/>
          <w:noProof/>
          <w:lang w:val="en-US"/>
        </w:rPr>
        <w:t xml:space="preserve">1142 </w:t>
      </w:r>
      <w:r w:rsidRPr="00D83314">
        <w:rPr>
          <w:rFonts w:cstheme="minorHAnsi"/>
          <w:noProof/>
          <w:lang w:val="en-US"/>
        </w:rPr>
        <w:t xml:space="preserve">(2013). </w:t>
      </w:r>
    </w:p>
    <w:p w14:paraId="7EA89E51" w14:textId="0904CEF5"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12.</w:t>
      </w:r>
      <w:r w:rsidR="007F1A7F">
        <w:rPr>
          <w:rFonts w:cstheme="minorHAnsi"/>
          <w:noProof/>
          <w:lang w:val="en-US"/>
        </w:rPr>
        <w:t xml:space="preserve"> </w:t>
      </w:r>
      <w:r w:rsidRPr="00D83314">
        <w:rPr>
          <w:rFonts w:cstheme="minorHAnsi"/>
          <w:noProof/>
          <w:lang w:val="en-US"/>
        </w:rPr>
        <w:t>Eid, G. M., Entabi, F., Watson, A. R., Zuckerbraun, B. S.</w:t>
      </w:r>
      <w:r w:rsidR="007F1A7F" w:rsidRPr="007F1A7F">
        <w:rPr>
          <w:rFonts w:cstheme="minorHAnsi"/>
          <w:noProof/>
          <w:lang w:val="en-US"/>
        </w:rPr>
        <w:t>,</w:t>
      </w:r>
      <w:r w:rsidRPr="00D83314">
        <w:rPr>
          <w:rFonts w:cstheme="minorHAnsi"/>
          <w:noProof/>
          <w:lang w:val="en-US"/>
        </w:rPr>
        <w:t xml:space="preserve"> Wilson, M. A. Robotic-Assisted Laparoscopic Side-to-Side Lateral Pancreaticojejunostomy. </w:t>
      </w:r>
      <w:r w:rsidRPr="00D83314">
        <w:rPr>
          <w:rFonts w:cstheme="minorHAnsi"/>
          <w:i/>
          <w:iCs/>
          <w:noProof/>
          <w:lang w:val="en-US"/>
        </w:rPr>
        <w:t>J</w:t>
      </w:r>
      <w:r w:rsidR="00DE6C6A" w:rsidRPr="00D83314">
        <w:rPr>
          <w:rFonts w:cstheme="minorHAnsi"/>
          <w:i/>
          <w:iCs/>
          <w:noProof/>
          <w:lang w:val="en-US"/>
        </w:rPr>
        <w:t>ournal of</w:t>
      </w:r>
      <w:r w:rsidRPr="00D83314">
        <w:rPr>
          <w:rFonts w:cstheme="minorHAnsi"/>
          <w:i/>
          <w:iCs/>
          <w:noProof/>
          <w:lang w:val="en-US"/>
        </w:rPr>
        <w:t xml:space="preserve"> Gastrointest</w:t>
      </w:r>
      <w:r w:rsidR="00DE6C6A" w:rsidRPr="00D83314">
        <w:rPr>
          <w:rFonts w:cstheme="minorHAnsi"/>
          <w:i/>
          <w:iCs/>
          <w:noProof/>
          <w:lang w:val="en-US"/>
        </w:rPr>
        <w:t>inal</w:t>
      </w:r>
      <w:r w:rsidRPr="00D83314">
        <w:rPr>
          <w:rFonts w:cstheme="minorHAnsi"/>
          <w:i/>
          <w:iCs/>
          <w:noProof/>
          <w:lang w:val="en-US"/>
        </w:rPr>
        <w:t xml:space="preserve"> Surg</w:t>
      </w:r>
      <w:r w:rsidR="00DE6C6A" w:rsidRPr="00D83314">
        <w:rPr>
          <w:rFonts w:cstheme="minorHAnsi"/>
          <w:i/>
          <w:iCs/>
          <w:noProof/>
          <w:lang w:val="en-US"/>
        </w:rPr>
        <w:t>ery</w:t>
      </w:r>
      <w:r w:rsidR="00927A69">
        <w:rPr>
          <w:rFonts w:cstheme="minorHAnsi"/>
          <w:i/>
          <w:iCs/>
          <w:noProof/>
          <w:lang w:val="en-US"/>
        </w:rPr>
        <w:t>.</w:t>
      </w:r>
      <w:r w:rsidRPr="00D83314">
        <w:rPr>
          <w:rFonts w:cstheme="minorHAnsi"/>
          <w:noProof/>
          <w:lang w:val="en-US"/>
        </w:rPr>
        <w:t xml:space="preserve"> </w:t>
      </w:r>
      <w:r w:rsidRPr="00D83314">
        <w:rPr>
          <w:rFonts w:cstheme="minorHAnsi"/>
          <w:b/>
          <w:bCs/>
          <w:noProof/>
          <w:lang w:val="en-US"/>
        </w:rPr>
        <w:t>15</w:t>
      </w:r>
      <w:r w:rsidRPr="00D83314">
        <w:rPr>
          <w:rFonts w:cstheme="minorHAnsi"/>
          <w:noProof/>
          <w:lang w:val="en-US"/>
        </w:rPr>
        <w:t>, 1243 (2011).</w:t>
      </w:r>
    </w:p>
    <w:p w14:paraId="25CE7EEA" w14:textId="32473874"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13.</w:t>
      </w:r>
      <w:r w:rsidR="007F1A7F">
        <w:rPr>
          <w:rFonts w:cstheme="minorHAnsi"/>
          <w:noProof/>
          <w:lang w:val="en-US"/>
        </w:rPr>
        <w:t xml:space="preserve"> </w:t>
      </w:r>
      <w:r w:rsidRPr="00D83314">
        <w:rPr>
          <w:rFonts w:cstheme="minorHAnsi"/>
          <w:noProof/>
          <w:lang w:val="en-US"/>
        </w:rPr>
        <w:t>Wright, G. P.</w:t>
      </w:r>
      <w:r w:rsidR="007F1A7F" w:rsidRPr="007F1A7F">
        <w:rPr>
          <w:rFonts w:cstheme="minorHAnsi"/>
          <w:noProof/>
          <w:lang w:val="en-US"/>
        </w:rPr>
        <w:t>,</w:t>
      </w:r>
      <w:r w:rsidRPr="00D83314">
        <w:rPr>
          <w:rFonts w:cstheme="minorHAnsi"/>
          <w:noProof/>
          <w:lang w:val="en-US"/>
        </w:rPr>
        <w:t xml:space="preserve"> Zureikat, A. H. Development of Minimally Invasive Pancreatic Surgery: an Evidence-Based Systematic Review of Laparoscopic Versus Robotic Approaches. </w:t>
      </w:r>
      <w:r w:rsidRPr="00D83314">
        <w:rPr>
          <w:rFonts w:cstheme="minorHAnsi"/>
          <w:i/>
          <w:iCs/>
          <w:noProof/>
          <w:lang w:val="en-US"/>
        </w:rPr>
        <w:t>J</w:t>
      </w:r>
      <w:r w:rsidR="00DE6C6A" w:rsidRPr="00D83314">
        <w:rPr>
          <w:rFonts w:cstheme="minorHAnsi"/>
          <w:i/>
          <w:iCs/>
          <w:noProof/>
          <w:lang w:val="en-US"/>
        </w:rPr>
        <w:t>ournal of</w:t>
      </w:r>
      <w:r w:rsidRPr="00D83314">
        <w:rPr>
          <w:rFonts w:cstheme="minorHAnsi"/>
          <w:i/>
          <w:iCs/>
          <w:noProof/>
          <w:lang w:val="en-US"/>
        </w:rPr>
        <w:t xml:space="preserve"> Gastrointest</w:t>
      </w:r>
      <w:r w:rsidR="00DE6C6A" w:rsidRPr="00D83314">
        <w:rPr>
          <w:rFonts w:cstheme="minorHAnsi"/>
          <w:i/>
          <w:iCs/>
          <w:noProof/>
          <w:lang w:val="en-US"/>
        </w:rPr>
        <w:t>inal</w:t>
      </w:r>
      <w:r w:rsidRPr="00D83314">
        <w:rPr>
          <w:rFonts w:cstheme="minorHAnsi"/>
          <w:i/>
          <w:iCs/>
          <w:noProof/>
          <w:lang w:val="en-US"/>
        </w:rPr>
        <w:t xml:space="preserve"> Surg</w:t>
      </w:r>
      <w:r w:rsidR="00DE6C6A" w:rsidRPr="00D83314">
        <w:rPr>
          <w:rFonts w:cstheme="minorHAnsi"/>
          <w:i/>
          <w:iCs/>
          <w:noProof/>
          <w:lang w:val="en-US"/>
        </w:rPr>
        <w:t>ery</w:t>
      </w:r>
      <w:r w:rsidR="00927A69">
        <w:rPr>
          <w:rFonts w:cstheme="minorHAnsi"/>
          <w:i/>
          <w:iCs/>
          <w:noProof/>
          <w:lang w:val="en-US"/>
        </w:rPr>
        <w:t>.</w:t>
      </w:r>
      <w:r w:rsidRPr="00D83314">
        <w:rPr>
          <w:rFonts w:cstheme="minorHAnsi"/>
          <w:noProof/>
          <w:lang w:val="en-US"/>
        </w:rPr>
        <w:t xml:space="preserve"> </w:t>
      </w:r>
      <w:r w:rsidR="00927A69" w:rsidRPr="00927A69">
        <w:rPr>
          <w:rFonts w:cstheme="minorHAnsi"/>
          <w:b/>
          <w:bCs/>
          <w:noProof/>
          <w:lang w:val="en-US"/>
        </w:rPr>
        <w:t>20</w:t>
      </w:r>
      <w:r w:rsidR="00927A69">
        <w:rPr>
          <w:rFonts w:cstheme="minorHAnsi"/>
          <w:noProof/>
          <w:lang w:val="en-US"/>
        </w:rPr>
        <w:t xml:space="preserve"> </w:t>
      </w:r>
      <w:r w:rsidR="00927A69" w:rsidRPr="00927A69">
        <w:rPr>
          <w:rFonts w:cstheme="minorHAnsi"/>
          <w:noProof/>
          <w:lang w:val="en-US"/>
        </w:rPr>
        <w:t>(9)</w:t>
      </w:r>
      <w:r w:rsidR="00927A69">
        <w:rPr>
          <w:rFonts w:cstheme="minorHAnsi"/>
          <w:noProof/>
          <w:lang w:val="en-US"/>
        </w:rPr>
        <w:t xml:space="preserve">, </w:t>
      </w:r>
      <w:r w:rsidR="00927A69" w:rsidRPr="00927A69">
        <w:rPr>
          <w:rFonts w:cstheme="minorHAnsi"/>
          <w:noProof/>
          <w:lang w:val="en-US"/>
        </w:rPr>
        <w:t xml:space="preserve">1658-65 </w:t>
      </w:r>
      <w:r w:rsidRPr="00D83314">
        <w:rPr>
          <w:rFonts w:cstheme="minorHAnsi"/>
          <w:noProof/>
          <w:lang w:val="en-US"/>
        </w:rPr>
        <w:t xml:space="preserve">(2016). </w:t>
      </w:r>
    </w:p>
    <w:p w14:paraId="7DE7A9A6" w14:textId="52F8A99B"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14.</w:t>
      </w:r>
      <w:r w:rsidR="007F1A7F">
        <w:rPr>
          <w:rFonts w:cstheme="minorHAnsi"/>
          <w:noProof/>
          <w:lang w:val="en-US"/>
        </w:rPr>
        <w:t xml:space="preserve"> </w:t>
      </w:r>
      <w:r w:rsidRPr="00D83314">
        <w:rPr>
          <w:rFonts w:cstheme="minorHAnsi"/>
          <w:noProof/>
          <w:lang w:val="en-US"/>
        </w:rPr>
        <w:t>D’Haese, J. G., Ceyhan, G. O., Demir, I. E., Tieftrunk, E.</w:t>
      </w:r>
      <w:r w:rsidR="007F1A7F" w:rsidRPr="007F1A7F">
        <w:rPr>
          <w:rFonts w:cstheme="minorHAnsi"/>
          <w:noProof/>
          <w:lang w:val="en-US"/>
        </w:rPr>
        <w:t>,</w:t>
      </w:r>
      <w:r w:rsidRPr="00D83314">
        <w:rPr>
          <w:rFonts w:cstheme="minorHAnsi"/>
          <w:noProof/>
          <w:lang w:val="en-US"/>
        </w:rPr>
        <w:t xml:space="preserve"> Friess, H. Treatment options in painful chronic pancreatitis: A systematic review. </w:t>
      </w:r>
      <w:r w:rsidRPr="00D83314">
        <w:rPr>
          <w:rFonts w:cstheme="minorHAnsi"/>
          <w:i/>
          <w:iCs/>
          <w:noProof/>
          <w:lang w:val="en-US"/>
        </w:rPr>
        <w:t>HPB</w:t>
      </w:r>
      <w:r w:rsidR="00927A69">
        <w:rPr>
          <w:rFonts w:cstheme="minorHAnsi"/>
          <w:i/>
          <w:iCs/>
          <w:noProof/>
          <w:lang w:val="en-US"/>
        </w:rPr>
        <w:t>.</w:t>
      </w:r>
      <w:r w:rsidRPr="00D83314">
        <w:rPr>
          <w:rFonts w:cstheme="minorHAnsi"/>
          <w:noProof/>
          <w:lang w:val="en-US"/>
        </w:rPr>
        <w:t xml:space="preserve"> </w:t>
      </w:r>
      <w:r w:rsidR="00927A69" w:rsidRPr="00927A69">
        <w:rPr>
          <w:rFonts w:cstheme="minorHAnsi"/>
          <w:b/>
          <w:bCs/>
          <w:noProof/>
          <w:lang w:val="en-US"/>
        </w:rPr>
        <w:t>16</w:t>
      </w:r>
      <w:r w:rsidR="00927A69">
        <w:rPr>
          <w:rFonts w:cstheme="minorHAnsi"/>
          <w:noProof/>
          <w:lang w:val="en-US"/>
        </w:rPr>
        <w:t xml:space="preserve"> </w:t>
      </w:r>
      <w:r w:rsidR="00927A69" w:rsidRPr="00927A69">
        <w:rPr>
          <w:rFonts w:cstheme="minorHAnsi"/>
          <w:noProof/>
          <w:lang w:val="en-US"/>
        </w:rPr>
        <w:t>(6)</w:t>
      </w:r>
      <w:r w:rsidR="00927A69">
        <w:rPr>
          <w:rFonts w:cstheme="minorHAnsi"/>
          <w:noProof/>
          <w:lang w:val="en-US"/>
        </w:rPr>
        <w:t xml:space="preserve">, </w:t>
      </w:r>
      <w:r w:rsidR="00927A69" w:rsidRPr="00927A69">
        <w:rPr>
          <w:rFonts w:cstheme="minorHAnsi"/>
          <w:noProof/>
          <w:lang w:val="en-US"/>
        </w:rPr>
        <w:t xml:space="preserve">512-21 </w:t>
      </w:r>
      <w:r w:rsidRPr="00D83314">
        <w:rPr>
          <w:rFonts w:cstheme="minorHAnsi"/>
          <w:noProof/>
          <w:lang w:val="en-US"/>
        </w:rPr>
        <w:t xml:space="preserve">(2014). </w:t>
      </w:r>
    </w:p>
    <w:p w14:paraId="3B6452EB" w14:textId="460C7792"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15.</w:t>
      </w:r>
      <w:r w:rsidR="007F1A7F">
        <w:rPr>
          <w:rFonts w:cstheme="minorHAnsi"/>
          <w:noProof/>
          <w:lang w:val="en-US"/>
        </w:rPr>
        <w:t xml:space="preserve"> </w:t>
      </w:r>
      <w:r w:rsidRPr="00D83314">
        <w:rPr>
          <w:rFonts w:cstheme="minorHAnsi"/>
          <w:noProof/>
          <w:lang w:val="en-US"/>
        </w:rPr>
        <w:t>Bachmann, K., Izbicki, J. R.</w:t>
      </w:r>
      <w:r w:rsidR="007F1A7F" w:rsidRPr="007F1A7F">
        <w:rPr>
          <w:rFonts w:cstheme="minorHAnsi"/>
          <w:noProof/>
          <w:lang w:val="en-US"/>
        </w:rPr>
        <w:t>,</w:t>
      </w:r>
      <w:r w:rsidRPr="00D83314">
        <w:rPr>
          <w:rFonts w:cstheme="minorHAnsi"/>
          <w:noProof/>
          <w:lang w:val="en-US"/>
        </w:rPr>
        <w:t xml:space="preserve"> Yekebas, E. F. Chronic pancreatitis: Modern surgical management. </w:t>
      </w:r>
      <w:r w:rsidRPr="00D83314">
        <w:rPr>
          <w:rFonts w:cstheme="minorHAnsi"/>
          <w:i/>
          <w:iCs/>
          <w:noProof/>
          <w:lang w:val="en-US"/>
        </w:rPr>
        <w:t>Langenbeck’s Arch</w:t>
      </w:r>
      <w:r w:rsidR="005D505F" w:rsidRPr="00D83314">
        <w:rPr>
          <w:rFonts w:cstheme="minorHAnsi"/>
          <w:i/>
          <w:iCs/>
          <w:noProof/>
          <w:lang w:val="en-US"/>
        </w:rPr>
        <w:t>ives of</w:t>
      </w:r>
      <w:r w:rsidRPr="00D83314">
        <w:rPr>
          <w:rFonts w:cstheme="minorHAnsi"/>
          <w:i/>
          <w:iCs/>
          <w:noProof/>
          <w:lang w:val="en-US"/>
        </w:rPr>
        <w:t xml:space="preserve"> Surg</w:t>
      </w:r>
      <w:r w:rsidR="005D505F" w:rsidRPr="00D83314">
        <w:rPr>
          <w:rFonts w:cstheme="minorHAnsi"/>
          <w:i/>
          <w:iCs/>
          <w:noProof/>
          <w:lang w:val="en-US"/>
        </w:rPr>
        <w:t>ery</w:t>
      </w:r>
      <w:r w:rsidR="004F5113">
        <w:rPr>
          <w:rFonts w:cstheme="minorHAnsi"/>
          <w:i/>
          <w:iCs/>
          <w:noProof/>
          <w:lang w:val="en-US"/>
        </w:rPr>
        <w:t>.</w:t>
      </w:r>
      <w:r w:rsidRPr="00D83314">
        <w:rPr>
          <w:rFonts w:cstheme="minorHAnsi"/>
          <w:noProof/>
          <w:lang w:val="en-US"/>
        </w:rPr>
        <w:t xml:space="preserve"> </w:t>
      </w:r>
      <w:r w:rsidRPr="00D83314">
        <w:rPr>
          <w:rFonts w:cstheme="minorHAnsi"/>
          <w:b/>
          <w:bCs/>
          <w:noProof/>
          <w:lang w:val="en-US"/>
        </w:rPr>
        <w:t>396</w:t>
      </w:r>
      <w:r w:rsidRPr="00D83314">
        <w:rPr>
          <w:rFonts w:cstheme="minorHAnsi"/>
          <w:noProof/>
          <w:lang w:val="en-US"/>
        </w:rPr>
        <w:t>, 139</w:t>
      </w:r>
      <w:r w:rsidR="004F5113">
        <w:rPr>
          <w:rFonts w:cstheme="minorHAnsi"/>
          <w:noProof/>
          <w:lang w:val="en-US"/>
        </w:rPr>
        <w:t>-</w:t>
      </w:r>
      <w:r w:rsidRPr="00D83314">
        <w:rPr>
          <w:rFonts w:cstheme="minorHAnsi"/>
          <w:noProof/>
          <w:lang w:val="en-US"/>
        </w:rPr>
        <w:t>149 (2011).</w:t>
      </w:r>
    </w:p>
    <w:p w14:paraId="12CDE6E7" w14:textId="294748E6" w:rsidR="00820265" w:rsidRPr="00D83314" w:rsidRDefault="00820265" w:rsidP="004F5113">
      <w:pPr>
        <w:widowControl w:val="0"/>
        <w:autoSpaceDE w:val="0"/>
        <w:autoSpaceDN w:val="0"/>
        <w:adjustRightInd w:val="0"/>
        <w:jc w:val="both"/>
        <w:rPr>
          <w:rFonts w:cstheme="minorHAnsi"/>
          <w:noProof/>
          <w:lang w:val="en-US"/>
        </w:rPr>
      </w:pPr>
      <w:r w:rsidRPr="00D83314">
        <w:rPr>
          <w:rFonts w:cstheme="minorHAnsi"/>
          <w:noProof/>
          <w:lang w:val="en-US"/>
        </w:rPr>
        <w:t>16.</w:t>
      </w:r>
      <w:r w:rsidR="007F1A7F">
        <w:rPr>
          <w:rFonts w:cstheme="minorHAnsi"/>
          <w:noProof/>
          <w:lang w:val="en-US"/>
        </w:rPr>
        <w:t xml:space="preserve"> </w:t>
      </w:r>
      <w:r w:rsidRPr="00D83314">
        <w:rPr>
          <w:rFonts w:cstheme="minorHAnsi"/>
          <w:noProof/>
          <w:lang w:val="en-US"/>
        </w:rPr>
        <w:t>Khaled, Y.</w:t>
      </w:r>
      <w:r w:rsidR="007F1A7F" w:rsidRPr="007F1A7F">
        <w:rPr>
          <w:rFonts w:cstheme="minorHAnsi"/>
          <w:noProof/>
          <w:lang w:val="en-US"/>
        </w:rPr>
        <w:t>,</w:t>
      </w:r>
      <w:r w:rsidRPr="00D83314">
        <w:rPr>
          <w:rFonts w:cstheme="minorHAnsi"/>
          <w:noProof/>
          <w:lang w:val="en-US"/>
        </w:rPr>
        <w:t xml:space="preserve"> Ammori, B. Laparoscopic lateral pancreaticojejunostomy and laparoscopic berne modification of beger procedure for the treatment of chronic pancreatitis: The first UK experience. </w:t>
      </w:r>
      <w:r w:rsidRPr="00D83314">
        <w:rPr>
          <w:rFonts w:cstheme="minorHAnsi"/>
          <w:i/>
          <w:iCs/>
          <w:noProof/>
          <w:lang w:val="en-US"/>
        </w:rPr>
        <w:t>Surg</w:t>
      </w:r>
      <w:r w:rsidR="005D505F" w:rsidRPr="00D83314">
        <w:rPr>
          <w:rFonts w:cstheme="minorHAnsi"/>
          <w:i/>
          <w:iCs/>
          <w:noProof/>
          <w:lang w:val="en-US"/>
        </w:rPr>
        <w:t>ical</w:t>
      </w:r>
      <w:r w:rsidRPr="00D83314">
        <w:rPr>
          <w:rFonts w:cstheme="minorHAnsi"/>
          <w:i/>
          <w:iCs/>
          <w:noProof/>
          <w:lang w:val="en-US"/>
        </w:rPr>
        <w:t xml:space="preserve"> Laparosc</w:t>
      </w:r>
      <w:r w:rsidR="005D505F" w:rsidRPr="00D83314">
        <w:rPr>
          <w:rFonts w:cstheme="minorHAnsi"/>
          <w:i/>
          <w:iCs/>
          <w:noProof/>
          <w:lang w:val="en-US"/>
        </w:rPr>
        <w:t>opy</w:t>
      </w:r>
      <w:r w:rsidRPr="00D83314">
        <w:rPr>
          <w:rFonts w:cstheme="minorHAnsi"/>
          <w:i/>
          <w:iCs/>
          <w:noProof/>
          <w:lang w:val="en-US"/>
        </w:rPr>
        <w:t xml:space="preserve"> Endosc</w:t>
      </w:r>
      <w:r w:rsidR="005D505F" w:rsidRPr="00D83314">
        <w:rPr>
          <w:rFonts w:cstheme="minorHAnsi"/>
          <w:i/>
          <w:iCs/>
          <w:noProof/>
          <w:lang w:val="en-US"/>
        </w:rPr>
        <w:t>opy &amp;</w:t>
      </w:r>
      <w:r w:rsidRPr="00D83314">
        <w:rPr>
          <w:rFonts w:cstheme="minorHAnsi"/>
          <w:i/>
          <w:iCs/>
          <w:noProof/>
          <w:lang w:val="en-US"/>
        </w:rPr>
        <w:t xml:space="preserve"> Percutaneous Tech</w:t>
      </w:r>
      <w:r w:rsidR="005D505F" w:rsidRPr="00D83314">
        <w:rPr>
          <w:rFonts w:cstheme="minorHAnsi"/>
          <w:i/>
          <w:iCs/>
          <w:noProof/>
          <w:lang w:val="en-US"/>
        </w:rPr>
        <w:t>niques</w:t>
      </w:r>
      <w:r w:rsidR="004F5113">
        <w:rPr>
          <w:rFonts w:cstheme="minorHAnsi"/>
          <w:i/>
          <w:iCs/>
          <w:noProof/>
          <w:lang w:val="en-US"/>
        </w:rPr>
        <w:t>.</w:t>
      </w:r>
      <w:r w:rsidRPr="00D83314">
        <w:rPr>
          <w:rFonts w:cstheme="minorHAnsi"/>
          <w:noProof/>
          <w:lang w:val="en-US"/>
        </w:rPr>
        <w:t xml:space="preserve"> </w:t>
      </w:r>
      <w:r w:rsidR="004F5113" w:rsidRPr="004F5113">
        <w:rPr>
          <w:rFonts w:cstheme="minorHAnsi"/>
          <w:b/>
          <w:bCs/>
          <w:noProof/>
          <w:lang w:val="en-US"/>
        </w:rPr>
        <w:t>24</w:t>
      </w:r>
      <w:r w:rsidR="004F5113">
        <w:rPr>
          <w:rFonts w:cstheme="minorHAnsi"/>
          <w:noProof/>
          <w:lang w:val="en-US"/>
        </w:rPr>
        <w:t xml:space="preserve"> </w:t>
      </w:r>
      <w:r w:rsidR="004F5113" w:rsidRPr="004F5113">
        <w:rPr>
          <w:rFonts w:cstheme="minorHAnsi"/>
          <w:noProof/>
          <w:lang w:val="en-US"/>
        </w:rPr>
        <w:t>(5)</w:t>
      </w:r>
      <w:r w:rsidR="004F5113">
        <w:rPr>
          <w:rFonts w:cstheme="minorHAnsi"/>
          <w:noProof/>
          <w:lang w:val="en-US"/>
        </w:rPr>
        <w:t xml:space="preserve">, </w:t>
      </w:r>
      <w:r w:rsidR="004F5113" w:rsidRPr="004F5113">
        <w:rPr>
          <w:rFonts w:cstheme="minorHAnsi"/>
          <w:noProof/>
          <w:lang w:val="en-US"/>
        </w:rPr>
        <w:t xml:space="preserve">e178-82 </w:t>
      </w:r>
      <w:r w:rsidRPr="00D83314">
        <w:rPr>
          <w:rFonts w:cstheme="minorHAnsi"/>
          <w:noProof/>
          <w:lang w:val="en-US"/>
        </w:rPr>
        <w:t xml:space="preserve">(2014). </w:t>
      </w:r>
    </w:p>
    <w:p w14:paraId="001FE41E" w14:textId="6AADEF32"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17.</w:t>
      </w:r>
      <w:r w:rsidR="007F1A7F">
        <w:rPr>
          <w:rFonts w:cstheme="minorHAnsi"/>
          <w:noProof/>
          <w:lang w:val="en-US"/>
        </w:rPr>
        <w:t xml:space="preserve"> </w:t>
      </w:r>
      <w:r w:rsidRPr="00D83314">
        <w:rPr>
          <w:rFonts w:cstheme="minorHAnsi"/>
          <w:noProof/>
          <w:lang w:val="en-US"/>
        </w:rPr>
        <w:t xml:space="preserve">Palanivelu, C. </w:t>
      </w:r>
      <w:r w:rsidR="007F1A7F" w:rsidRPr="007F1A7F">
        <w:rPr>
          <w:rFonts w:cstheme="minorHAnsi"/>
          <w:noProof/>
          <w:lang w:val="en-US"/>
        </w:rPr>
        <w:t>et al.</w:t>
      </w:r>
      <w:r w:rsidRPr="00D83314">
        <w:rPr>
          <w:rFonts w:cstheme="minorHAnsi"/>
          <w:noProof/>
          <w:lang w:val="en-US"/>
        </w:rPr>
        <w:t xml:space="preserve"> Laparoscopic lateral pancreaticojejunostomy: A new remedy for an old ailment. </w:t>
      </w:r>
      <w:r w:rsidRPr="00D83314">
        <w:rPr>
          <w:rFonts w:cstheme="minorHAnsi"/>
          <w:i/>
          <w:iCs/>
          <w:noProof/>
          <w:lang w:val="en-US"/>
        </w:rPr>
        <w:t>Surg</w:t>
      </w:r>
      <w:r w:rsidR="005D505F" w:rsidRPr="00D83314">
        <w:rPr>
          <w:rFonts w:cstheme="minorHAnsi"/>
          <w:i/>
          <w:iCs/>
          <w:noProof/>
          <w:lang w:val="en-US"/>
        </w:rPr>
        <w:t>ical</w:t>
      </w:r>
      <w:r w:rsidRPr="00D83314">
        <w:rPr>
          <w:rFonts w:cstheme="minorHAnsi"/>
          <w:i/>
          <w:iCs/>
          <w:noProof/>
          <w:lang w:val="en-US"/>
        </w:rPr>
        <w:t xml:space="preserve"> Endosc</w:t>
      </w:r>
      <w:r w:rsidR="005D505F" w:rsidRPr="00D83314">
        <w:rPr>
          <w:rFonts w:cstheme="minorHAnsi"/>
          <w:i/>
          <w:iCs/>
          <w:noProof/>
          <w:lang w:val="en-US"/>
        </w:rPr>
        <w:t>opy</w:t>
      </w:r>
      <w:r w:rsidR="004F5113" w:rsidRPr="004F5113">
        <w:t xml:space="preserve"> </w:t>
      </w:r>
      <w:r w:rsidR="004F5113" w:rsidRPr="004F5113">
        <w:rPr>
          <w:rFonts w:cstheme="minorHAnsi"/>
          <w:i/>
          <w:iCs/>
          <w:noProof/>
          <w:lang w:val="en-US"/>
        </w:rPr>
        <w:t>and other Interventional Techniques</w:t>
      </w:r>
      <w:r w:rsidRPr="00D83314">
        <w:rPr>
          <w:rFonts w:cstheme="minorHAnsi"/>
          <w:i/>
          <w:iCs/>
          <w:noProof/>
          <w:lang w:val="en-US"/>
        </w:rPr>
        <w:t>.</w:t>
      </w:r>
      <w:r w:rsidRPr="00D83314">
        <w:rPr>
          <w:rFonts w:cstheme="minorHAnsi"/>
          <w:noProof/>
          <w:lang w:val="en-US"/>
        </w:rPr>
        <w:t xml:space="preserve"> </w:t>
      </w:r>
      <w:r w:rsidR="004F5113" w:rsidRPr="004F5113">
        <w:rPr>
          <w:rFonts w:cstheme="minorHAnsi"/>
          <w:b/>
          <w:bCs/>
          <w:noProof/>
          <w:lang w:val="en-US"/>
        </w:rPr>
        <w:t>20</w:t>
      </w:r>
      <w:r w:rsidR="004F5113">
        <w:rPr>
          <w:rFonts w:cstheme="minorHAnsi"/>
          <w:noProof/>
          <w:lang w:val="en-US"/>
        </w:rPr>
        <w:t xml:space="preserve"> </w:t>
      </w:r>
      <w:r w:rsidR="004F5113" w:rsidRPr="004F5113">
        <w:rPr>
          <w:rFonts w:cstheme="minorHAnsi"/>
          <w:noProof/>
          <w:lang w:val="en-US"/>
        </w:rPr>
        <w:t>(3)</w:t>
      </w:r>
      <w:r w:rsidR="004F5113">
        <w:rPr>
          <w:rFonts w:cstheme="minorHAnsi"/>
          <w:noProof/>
          <w:lang w:val="en-US"/>
        </w:rPr>
        <w:t xml:space="preserve">, </w:t>
      </w:r>
      <w:r w:rsidR="004F5113" w:rsidRPr="004F5113">
        <w:rPr>
          <w:rFonts w:cstheme="minorHAnsi"/>
          <w:noProof/>
          <w:lang w:val="en-US"/>
        </w:rPr>
        <w:t>458-461</w:t>
      </w:r>
      <w:r w:rsidR="00F0661C">
        <w:rPr>
          <w:rFonts w:cstheme="minorHAnsi"/>
          <w:noProof/>
          <w:lang w:val="en-US"/>
        </w:rPr>
        <w:t xml:space="preserve"> </w:t>
      </w:r>
      <w:r w:rsidRPr="00D83314">
        <w:rPr>
          <w:rFonts w:cstheme="minorHAnsi"/>
          <w:noProof/>
          <w:lang w:val="en-US"/>
        </w:rPr>
        <w:t xml:space="preserve">(2006). </w:t>
      </w:r>
    </w:p>
    <w:p w14:paraId="627F0F37" w14:textId="2392B34E" w:rsidR="00820265" w:rsidRPr="00D83314" w:rsidRDefault="00820265" w:rsidP="004F5113">
      <w:pPr>
        <w:widowControl w:val="0"/>
        <w:autoSpaceDE w:val="0"/>
        <w:autoSpaceDN w:val="0"/>
        <w:adjustRightInd w:val="0"/>
        <w:jc w:val="both"/>
        <w:rPr>
          <w:rFonts w:cstheme="minorHAnsi"/>
          <w:noProof/>
          <w:lang w:val="en-US"/>
        </w:rPr>
      </w:pPr>
      <w:r w:rsidRPr="00D83314">
        <w:rPr>
          <w:rFonts w:cstheme="minorHAnsi"/>
          <w:noProof/>
          <w:lang w:val="en-US"/>
        </w:rPr>
        <w:t>18.</w:t>
      </w:r>
      <w:r w:rsidR="007F1A7F">
        <w:rPr>
          <w:rFonts w:cstheme="minorHAnsi"/>
          <w:noProof/>
          <w:lang w:val="en-US"/>
        </w:rPr>
        <w:t xml:space="preserve"> </w:t>
      </w:r>
      <w:r w:rsidRPr="00D83314">
        <w:rPr>
          <w:rFonts w:cstheme="minorHAnsi"/>
          <w:noProof/>
          <w:lang w:val="en-US"/>
        </w:rPr>
        <w:t>Tantia, O., Jindal, M. K., Khanna, S.</w:t>
      </w:r>
      <w:r w:rsidR="007F1A7F" w:rsidRPr="007F1A7F">
        <w:rPr>
          <w:rFonts w:cstheme="minorHAnsi"/>
          <w:noProof/>
          <w:lang w:val="en-US"/>
        </w:rPr>
        <w:t>,</w:t>
      </w:r>
      <w:r w:rsidRPr="00D83314">
        <w:rPr>
          <w:rFonts w:cstheme="minorHAnsi"/>
          <w:noProof/>
          <w:lang w:val="en-US"/>
        </w:rPr>
        <w:t xml:space="preserve"> Sen, B. Laparoscopic lateral pancreaticojejunostomy: Our experience of 17 cases. </w:t>
      </w:r>
      <w:r w:rsidRPr="00D83314">
        <w:rPr>
          <w:rFonts w:cstheme="minorHAnsi"/>
          <w:i/>
          <w:iCs/>
          <w:noProof/>
          <w:lang w:val="en-US"/>
        </w:rPr>
        <w:t>Surg</w:t>
      </w:r>
      <w:r w:rsidR="00BB15E9" w:rsidRPr="00D83314">
        <w:rPr>
          <w:rFonts w:cstheme="minorHAnsi"/>
          <w:i/>
          <w:iCs/>
          <w:noProof/>
          <w:lang w:val="en-US"/>
        </w:rPr>
        <w:t>ical</w:t>
      </w:r>
      <w:r w:rsidRPr="00D83314">
        <w:rPr>
          <w:rFonts w:cstheme="minorHAnsi"/>
          <w:i/>
          <w:iCs/>
          <w:noProof/>
          <w:lang w:val="en-US"/>
        </w:rPr>
        <w:t xml:space="preserve"> Endosc</w:t>
      </w:r>
      <w:r w:rsidR="00BB15E9" w:rsidRPr="00D83314">
        <w:rPr>
          <w:rFonts w:cstheme="minorHAnsi"/>
          <w:i/>
          <w:iCs/>
          <w:noProof/>
          <w:lang w:val="en-US"/>
        </w:rPr>
        <w:t>opy and</w:t>
      </w:r>
      <w:r w:rsidRPr="00D83314">
        <w:rPr>
          <w:rFonts w:cstheme="minorHAnsi"/>
          <w:i/>
          <w:iCs/>
          <w:noProof/>
          <w:lang w:val="en-US"/>
        </w:rPr>
        <w:t xml:space="preserve"> Other Interv</w:t>
      </w:r>
      <w:r w:rsidR="00BB15E9" w:rsidRPr="00D83314">
        <w:rPr>
          <w:rFonts w:cstheme="minorHAnsi"/>
          <w:i/>
          <w:iCs/>
          <w:noProof/>
          <w:lang w:val="en-US"/>
        </w:rPr>
        <w:t>entional</w:t>
      </w:r>
      <w:r w:rsidRPr="00D83314">
        <w:rPr>
          <w:rFonts w:cstheme="minorHAnsi"/>
          <w:i/>
          <w:iCs/>
          <w:noProof/>
          <w:lang w:val="en-US"/>
        </w:rPr>
        <w:t xml:space="preserve"> Tech</w:t>
      </w:r>
      <w:r w:rsidR="00BB15E9" w:rsidRPr="00D83314">
        <w:rPr>
          <w:rFonts w:cstheme="minorHAnsi"/>
          <w:i/>
          <w:iCs/>
          <w:noProof/>
          <w:lang w:val="en-US"/>
        </w:rPr>
        <w:t>iques</w:t>
      </w:r>
      <w:r w:rsidRPr="00D83314">
        <w:rPr>
          <w:rFonts w:cstheme="minorHAnsi"/>
          <w:i/>
          <w:iCs/>
          <w:noProof/>
          <w:lang w:val="en-US"/>
        </w:rPr>
        <w:t>.</w:t>
      </w:r>
      <w:r w:rsidRPr="00D83314">
        <w:rPr>
          <w:rFonts w:cstheme="minorHAnsi"/>
          <w:noProof/>
          <w:lang w:val="en-US"/>
        </w:rPr>
        <w:t xml:space="preserve"> </w:t>
      </w:r>
      <w:r w:rsidR="004F5113" w:rsidRPr="004F5113">
        <w:rPr>
          <w:rFonts w:cstheme="minorHAnsi"/>
          <w:b/>
          <w:bCs/>
          <w:noProof/>
          <w:lang w:val="en-US"/>
        </w:rPr>
        <w:t>18</w:t>
      </w:r>
      <w:r w:rsidR="004F5113">
        <w:rPr>
          <w:rFonts w:cstheme="minorHAnsi"/>
          <w:noProof/>
          <w:lang w:val="en-US"/>
        </w:rPr>
        <w:t xml:space="preserve"> (7)</w:t>
      </w:r>
      <w:r w:rsidR="00186AEC">
        <w:rPr>
          <w:rFonts w:cstheme="minorHAnsi"/>
          <w:noProof/>
          <w:lang w:val="en-US"/>
        </w:rPr>
        <w:t>,</w:t>
      </w:r>
      <w:r w:rsidR="004F5113">
        <w:rPr>
          <w:rFonts w:cstheme="minorHAnsi"/>
          <w:noProof/>
          <w:lang w:val="en-US"/>
        </w:rPr>
        <w:t xml:space="preserve"> </w:t>
      </w:r>
      <w:r w:rsidR="004F5113" w:rsidRPr="004F5113">
        <w:rPr>
          <w:rFonts w:cstheme="minorHAnsi"/>
          <w:noProof/>
          <w:lang w:val="en-US"/>
        </w:rPr>
        <w:t>1054</w:t>
      </w:r>
      <w:r w:rsidR="004F5113">
        <w:rPr>
          <w:rFonts w:cstheme="minorHAnsi"/>
          <w:noProof/>
          <w:lang w:val="en-US"/>
        </w:rPr>
        <w:t>-</w:t>
      </w:r>
      <w:r w:rsidR="004F5113" w:rsidRPr="004F5113">
        <w:rPr>
          <w:rFonts w:cstheme="minorHAnsi"/>
          <w:noProof/>
          <w:lang w:val="en-US"/>
        </w:rPr>
        <w:t xml:space="preserve">1057 </w:t>
      </w:r>
      <w:r w:rsidRPr="00D83314">
        <w:rPr>
          <w:rFonts w:cstheme="minorHAnsi"/>
          <w:noProof/>
          <w:lang w:val="en-US"/>
        </w:rPr>
        <w:t xml:space="preserve">(2004). </w:t>
      </w:r>
    </w:p>
    <w:p w14:paraId="3F77934A" w14:textId="7F6B4958" w:rsidR="00820265" w:rsidRPr="00D83314" w:rsidRDefault="00820265" w:rsidP="004F5113">
      <w:pPr>
        <w:widowControl w:val="0"/>
        <w:autoSpaceDE w:val="0"/>
        <w:autoSpaceDN w:val="0"/>
        <w:adjustRightInd w:val="0"/>
        <w:jc w:val="both"/>
        <w:rPr>
          <w:rFonts w:cstheme="minorHAnsi"/>
          <w:noProof/>
          <w:lang w:val="en-US"/>
        </w:rPr>
      </w:pPr>
      <w:r w:rsidRPr="00D83314">
        <w:rPr>
          <w:rFonts w:cstheme="minorHAnsi"/>
          <w:noProof/>
          <w:lang w:val="en-US"/>
        </w:rPr>
        <w:t>19.</w:t>
      </w:r>
      <w:r w:rsidR="007F1A7F">
        <w:rPr>
          <w:rFonts w:cstheme="minorHAnsi"/>
          <w:noProof/>
          <w:lang w:val="en-US"/>
        </w:rPr>
        <w:t xml:space="preserve"> </w:t>
      </w:r>
      <w:r w:rsidRPr="00D83314">
        <w:rPr>
          <w:rFonts w:cstheme="minorHAnsi"/>
          <w:noProof/>
          <w:lang w:val="en-US"/>
        </w:rPr>
        <w:t>Eid, G. M., Entabi, F., Watson, A. R., Zuckerbraun, B. S.</w:t>
      </w:r>
      <w:r w:rsidR="007F1A7F" w:rsidRPr="007F1A7F">
        <w:rPr>
          <w:rFonts w:cstheme="minorHAnsi"/>
          <w:noProof/>
          <w:lang w:val="en-US"/>
        </w:rPr>
        <w:t>,</w:t>
      </w:r>
      <w:r w:rsidRPr="00D83314">
        <w:rPr>
          <w:rFonts w:cstheme="minorHAnsi"/>
          <w:noProof/>
          <w:lang w:val="en-US"/>
        </w:rPr>
        <w:t xml:space="preserve"> Wilson, M. A. Robotic-Assisted Laparoscopic Side-to-Side Lateral Pancreaticojejunostomy. </w:t>
      </w:r>
      <w:r w:rsidRPr="00D83314">
        <w:rPr>
          <w:rFonts w:cstheme="minorHAnsi"/>
          <w:i/>
          <w:iCs/>
          <w:noProof/>
          <w:lang w:val="en-US"/>
        </w:rPr>
        <w:t>J</w:t>
      </w:r>
      <w:r w:rsidR="008147C1" w:rsidRPr="00D83314">
        <w:rPr>
          <w:rFonts w:cstheme="minorHAnsi"/>
          <w:i/>
          <w:iCs/>
          <w:noProof/>
          <w:lang w:val="en-US"/>
        </w:rPr>
        <w:t>ournal of</w:t>
      </w:r>
      <w:r w:rsidRPr="00D83314">
        <w:rPr>
          <w:rFonts w:cstheme="minorHAnsi"/>
          <w:i/>
          <w:iCs/>
          <w:noProof/>
          <w:lang w:val="en-US"/>
        </w:rPr>
        <w:t xml:space="preserve"> Gastrointest</w:t>
      </w:r>
      <w:r w:rsidR="008147C1" w:rsidRPr="00D83314">
        <w:rPr>
          <w:rFonts w:cstheme="minorHAnsi"/>
          <w:i/>
          <w:iCs/>
          <w:noProof/>
          <w:lang w:val="en-US"/>
        </w:rPr>
        <w:t>inal</w:t>
      </w:r>
      <w:r w:rsidRPr="00D83314">
        <w:rPr>
          <w:rFonts w:cstheme="minorHAnsi"/>
          <w:i/>
          <w:iCs/>
          <w:noProof/>
          <w:lang w:val="en-US"/>
        </w:rPr>
        <w:t xml:space="preserve"> Surg</w:t>
      </w:r>
      <w:r w:rsidR="008147C1" w:rsidRPr="00D83314">
        <w:rPr>
          <w:rFonts w:cstheme="minorHAnsi"/>
          <w:i/>
          <w:iCs/>
          <w:noProof/>
          <w:lang w:val="en-US"/>
        </w:rPr>
        <w:t>ery</w:t>
      </w:r>
      <w:r w:rsidR="004F5113">
        <w:rPr>
          <w:rFonts w:cstheme="minorHAnsi"/>
          <w:i/>
          <w:iCs/>
          <w:noProof/>
          <w:lang w:val="en-US"/>
        </w:rPr>
        <w:t>.</w:t>
      </w:r>
      <w:r w:rsidRPr="00D83314">
        <w:rPr>
          <w:rFonts w:cstheme="minorHAnsi"/>
          <w:noProof/>
          <w:lang w:val="en-US"/>
        </w:rPr>
        <w:t xml:space="preserve"> </w:t>
      </w:r>
      <w:r w:rsidR="004F5113" w:rsidRPr="004F5113">
        <w:rPr>
          <w:rFonts w:cstheme="minorHAnsi"/>
          <w:b/>
          <w:bCs/>
          <w:noProof/>
          <w:lang w:val="en-US"/>
        </w:rPr>
        <w:t>15</w:t>
      </w:r>
      <w:r w:rsidR="004F5113">
        <w:rPr>
          <w:rFonts w:cstheme="minorHAnsi"/>
          <w:noProof/>
          <w:lang w:val="en-US"/>
        </w:rPr>
        <w:t xml:space="preserve"> (7), </w:t>
      </w:r>
      <w:r w:rsidR="004F5113" w:rsidRPr="004F5113">
        <w:rPr>
          <w:rFonts w:cstheme="minorHAnsi"/>
          <w:noProof/>
          <w:lang w:val="en-US"/>
        </w:rPr>
        <w:t>1243</w:t>
      </w:r>
      <w:r w:rsidR="004F5113">
        <w:rPr>
          <w:rFonts w:cstheme="minorHAnsi"/>
          <w:noProof/>
          <w:lang w:val="en-US"/>
        </w:rPr>
        <w:t>-</w:t>
      </w:r>
      <w:r w:rsidR="004F5113" w:rsidRPr="004F5113">
        <w:rPr>
          <w:rFonts w:cstheme="minorHAnsi"/>
          <w:noProof/>
          <w:lang w:val="en-US"/>
        </w:rPr>
        <w:t xml:space="preserve">1243 </w:t>
      </w:r>
      <w:r w:rsidRPr="00D83314">
        <w:rPr>
          <w:rFonts w:cstheme="minorHAnsi"/>
          <w:noProof/>
          <w:lang w:val="en-US"/>
        </w:rPr>
        <w:t xml:space="preserve">(2011). </w:t>
      </w:r>
    </w:p>
    <w:p w14:paraId="695A4BBB" w14:textId="1C95C392" w:rsidR="00820265" w:rsidRPr="00D83314" w:rsidRDefault="00820265" w:rsidP="005C4694">
      <w:pPr>
        <w:widowControl w:val="0"/>
        <w:autoSpaceDE w:val="0"/>
        <w:autoSpaceDN w:val="0"/>
        <w:adjustRightInd w:val="0"/>
        <w:jc w:val="both"/>
        <w:rPr>
          <w:rFonts w:cstheme="minorHAnsi"/>
          <w:noProof/>
          <w:lang w:val="en-US"/>
        </w:rPr>
      </w:pPr>
      <w:r w:rsidRPr="00D83314">
        <w:rPr>
          <w:rFonts w:cstheme="minorHAnsi"/>
          <w:noProof/>
          <w:lang w:val="en-US"/>
        </w:rPr>
        <w:t>20.</w:t>
      </w:r>
      <w:r w:rsidR="007F1A7F">
        <w:rPr>
          <w:rFonts w:cstheme="minorHAnsi"/>
          <w:noProof/>
          <w:lang w:val="en-US"/>
        </w:rPr>
        <w:t xml:space="preserve"> </w:t>
      </w:r>
      <w:r w:rsidRPr="00D83314">
        <w:rPr>
          <w:rFonts w:cstheme="minorHAnsi"/>
          <w:noProof/>
          <w:lang w:val="en-US"/>
        </w:rPr>
        <w:t xml:space="preserve">Hamad, </w:t>
      </w:r>
      <w:r w:rsidR="004F5113">
        <w:rPr>
          <w:rFonts w:cstheme="minorHAnsi"/>
          <w:noProof/>
          <w:lang w:val="en-US"/>
        </w:rPr>
        <w:t xml:space="preserve">A., </w:t>
      </w:r>
      <w:r w:rsidRPr="00D83314">
        <w:rPr>
          <w:rFonts w:cstheme="minorHAnsi"/>
          <w:noProof/>
          <w:lang w:val="en-US"/>
        </w:rPr>
        <w:t>Zureikat,</w:t>
      </w:r>
      <w:r w:rsidR="002C5928">
        <w:rPr>
          <w:rFonts w:cstheme="minorHAnsi"/>
          <w:noProof/>
          <w:lang w:val="en-US"/>
        </w:rPr>
        <w:t xml:space="preserve"> </w:t>
      </w:r>
      <w:r w:rsidR="004F5113">
        <w:rPr>
          <w:rFonts w:cstheme="minorHAnsi"/>
          <w:noProof/>
          <w:lang w:val="en-US"/>
        </w:rPr>
        <w:t>A. H., Zeh III, H. J.</w:t>
      </w:r>
      <w:r w:rsidRPr="00D83314">
        <w:rPr>
          <w:rFonts w:cstheme="minorHAnsi"/>
          <w:noProof/>
          <w:lang w:val="en-US"/>
        </w:rPr>
        <w:t xml:space="preserve"> Minimally Invasive Drainage Procedures for Chronic Pancreatitis. </w:t>
      </w:r>
      <w:r w:rsidR="004F5113">
        <w:rPr>
          <w:rFonts w:cstheme="minorHAnsi"/>
          <w:noProof/>
          <w:lang w:val="en-US"/>
        </w:rPr>
        <w:t>I</w:t>
      </w:r>
      <w:r w:rsidRPr="00D83314">
        <w:rPr>
          <w:rFonts w:cstheme="minorHAnsi"/>
          <w:noProof/>
          <w:lang w:val="en-US"/>
        </w:rPr>
        <w:t xml:space="preserve">n </w:t>
      </w:r>
      <w:r w:rsidRPr="00D83314">
        <w:rPr>
          <w:rFonts w:cstheme="minorHAnsi"/>
          <w:i/>
          <w:iCs/>
          <w:noProof/>
          <w:lang w:val="en-US"/>
        </w:rPr>
        <w:t>Minimally Invasive Surgery of the Pancreas</w:t>
      </w:r>
      <w:r w:rsidR="004F5113">
        <w:rPr>
          <w:rFonts w:cstheme="minorHAnsi"/>
          <w:i/>
          <w:iCs/>
          <w:noProof/>
          <w:lang w:val="en-US"/>
        </w:rPr>
        <w:t>.</w:t>
      </w:r>
      <w:r w:rsidRPr="00D83314">
        <w:rPr>
          <w:rFonts w:cstheme="minorHAnsi"/>
          <w:noProof/>
          <w:lang w:val="en-US"/>
        </w:rPr>
        <w:t xml:space="preserve"> </w:t>
      </w:r>
      <w:r w:rsidR="004F5113">
        <w:rPr>
          <w:rFonts w:cstheme="minorHAnsi"/>
          <w:noProof/>
          <w:lang w:val="en-US"/>
        </w:rPr>
        <w:t>Edited by</w:t>
      </w:r>
      <w:r w:rsidRPr="00D83314">
        <w:rPr>
          <w:rFonts w:cstheme="minorHAnsi"/>
          <w:noProof/>
          <w:lang w:val="en-US"/>
        </w:rPr>
        <w:t xml:space="preserve"> Boggi, U.</w:t>
      </w:r>
      <w:r w:rsidR="004F5113">
        <w:rPr>
          <w:rFonts w:cstheme="minorHAnsi"/>
          <w:noProof/>
          <w:lang w:val="en-US"/>
        </w:rPr>
        <w:t>,</w:t>
      </w:r>
      <w:r w:rsidRPr="00D83314">
        <w:rPr>
          <w:rFonts w:cstheme="minorHAnsi"/>
          <w:noProof/>
          <w:lang w:val="en-US"/>
        </w:rPr>
        <w:t xml:space="preserve"> 115–121</w:t>
      </w:r>
      <w:r w:rsidR="004F5113">
        <w:rPr>
          <w:rFonts w:cstheme="minorHAnsi"/>
          <w:noProof/>
          <w:lang w:val="en-US"/>
        </w:rPr>
        <w:t xml:space="preserve">, </w:t>
      </w:r>
      <w:r w:rsidRPr="00D83314">
        <w:rPr>
          <w:rFonts w:cstheme="minorHAnsi"/>
          <w:noProof/>
          <w:lang w:val="en-US"/>
        </w:rPr>
        <w:t>Springe</w:t>
      </w:r>
      <w:r w:rsidR="004F5113">
        <w:rPr>
          <w:rFonts w:cstheme="minorHAnsi"/>
          <w:noProof/>
          <w:lang w:val="en-US"/>
        </w:rPr>
        <w:t xml:space="preserve">r-Verlag Italia </w:t>
      </w:r>
      <w:r w:rsidR="004F5113" w:rsidRPr="004F5113">
        <w:rPr>
          <w:rFonts w:cstheme="minorHAnsi"/>
          <w:noProof/>
          <w:lang w:val="en-US"/>
        </w:rPr>
        <w:t>Srl., Milan</w:t>
      </w:r>
      <w:r w:rsidRPr="00D83314">
        <w:rPr>
          <w:rFonts w:cstheme="minorHAnsi"/>
          <w:noProof/>
          <w:lang w:val="en-US"/>
        </w:rPr>
        <w:t xml:space="preserve">, </w:t>
      </w:r>
      <w:r w:rsidR="004F5113">
        <w:rPr>
          <w:rFonts w:cstheme="minorHAnsi"/>
          <w:noProof/>
          <w:lang w:val="en-US"/>
        </w:rPr>
        <w:t>Italy (</w:t>
      </w:r>
      <w:r w:rsidRPr="00D83314">
        <w:rPr>
          <w:rFonts w:cstheme="minorHAnsi"/>
          <w:noProof/>
          <w:lang w:val="en-US"/>
        </w:rPr>
        <w:t xml:space="preserve">2018). </w:t>
      </w:r>
    </w:p>
    <w:p w14:paraId="63B7B0AB" w14:textId="61BD5842" w:rsidR="006D2A9E" w:rsidRPr="00D83314" w:rsidRDefault="00820265" w:rsidP="00965C01">
      <w:pPr>
        <w:widowControl w:val="0"/>
        <w:autoSpaceDE w:val="0"/>
        <w:autoSpaceDN w:val="0"/>
        <w:adjustRightInd w:val="0"/>
        <w:jc w:val="both"/>
        <w:rPr>
          <w:rFonts w:cstheme="minorHAnsi"/>
          <w:lang w:val="en-US"/>
        </w:rPr>
      </w:pPr>
      <w:r w:rsidRPr="00D83314">
        <w:rPr>
          <w:rFonts w:cstheme="minorHAnsi"/>
          <w:noProof/>
          <w:lang w:val="en-US"/>
        </w:rPr>
        <w:t>21.</w:t>
      </w:r>
      <w:r w:rsidR="007F1A7F">
        <w:rPr>
          <w:rFonts w:cstheme="minorHAnsi"/>
          <w:noProof/>
          <w:lang w:val="en-US"/>
        </w:rPr>
        <w:t xml:space="preserve"> </w:t>
      </w:r>
      <w:r w:rsidRPr="00D83314">
        <w:rPr>
          <w:rFonts w:cstheme="minorHAnsi"/>
          <w:noProof/>
          <w:lang w:val="en-US"/>
        </w:rPr>
        <w:t>Wright, G. P.</w:t>
      </w:r>
      <w:r w:rsidR="007F1A7F" w:rsidRPr="007F1A7F">
        <w:rPr>
          <w:rFonts w:cstheme="minorHAnsi"/>
          <w:noProof/>
          <w:lang w:val="en-US"/>
        </w:rPr>
        <w:t>,</w:t>
      </w:r>
      <w:r w:rsidRPr="00D83314">
        <w:rPr>
          <w:rFonts w:cstheme="minorHAnsi"/>
          <w:noProof/>
          <w:lang w:val="en-US"/>
        </w:rPr>
        <w:t xml:space="preserve"> Zureikat, A. H. Development of Minimally Invasive Pancreatic Surgery: an Evidence-Based Systematic Review of Laparoscopic Versus Robotic Approaches. </w:t>
      </w:r>
      <w:r w:rsidRPr="00D83314">
        <w:rPr>
          <w:rFonts w:cstheme="minorHAnsi"/>
          <w:i/>
          <w:iCs/>
          <w:noProof/>
        </w:rPr>
        <w:t>J</w:t>
      </w:r>
      <w:r w:rsidR="008147C1" w:rsidRPr="00D83314">
        <w:rPr>
          <w:rFonts w:cstheme="minorHAnsi"/>
          <w:i/>
          <w:iCs/>
          <w:noProof/>
        </w:rPr>
        <w:t>ournal</w:t>
      </w:r>
      <w:r w:rsidRPr="00D83314">
        <w:rPr>
          <w:rFonts w:cstheme="minorHAnsi"/>
          <w:i/>
          <w:iCs/>
          <w:noProof/>
        </w:rPr>
        <w:t xml:space="preserve"> </w:t>
      </w:r>
      <w:r w:rsidR="008147C1" w:rsidRPr="00D83314">
        <w:rPr>
          <w:rFonts w:cstheme="minorHAnsi"/>
          <w:i/>
          <w:iCs/>
          <w:noProof/>
        </w:rPr>
        <w:t xml:space="preserve">of </w:t>
      </w:r>
      <w:r w:rsidRPr="00D83314">
        <w:rPr>
          <w:rFonts w:cstheme="minorHAnsi"/>
          <w:i/>
          <w:iCs/>
          <w:noProof/>
        </w:rPr>
        <w:t>Gastrointest</w:t>
      </w:r>
      <w:r w:rsidR="008147C1" w:rsidRPr="00D83314">
        <w:rPr>
          <w:rFonts w:cstheme="minorHAnsi"/>
          <w:i/>
          <w:iCs/>
          <w:noProof/>
        </w:rPr>
        <w:t>inal</w:t>
      </w:r>
      <w:r w:rsidRPr="00D83314">
        <w:rPr>
          <w:rFonts w:cstheme="minorHAnsi"/>
          <w:i/>
          <w:iCs/>
          <w:noProof/>
        </w:rPr>
        <w:t xml:space="preserve"> Surg</w:t>
      </w:r>
      <w:r w:rsidR="008147C1" w:rsidRPr="00D83314">
        <w:rPr>
          <w:rFonts w:cstheme="minorHAnsi"/>
          <w:i/>
          <w:iCs/>
          <w:noProof/>
        </w:rPr>
        <w:t>ery</w:t>
      </w:r>
      <w:r w:rsidR="004F5113">
        <w:rPr>
          <w:rFonts w:cstheme="minorHAnsi"/>
          <w:i/>
          <w:iCs/>
          <w:noProof/>
        </w:rPr>
        <w:t>.</w:t>
      </w:r>
      <w:r w:rsidRPr="00D83314">
        <w:rPr>
          <w:rFonts w:cstheme="minorHAnsi"/>
          <w:noProof/>
        </w:rPr>
        <w:t xml:space="preserve"> </w:t>
      </w:r>
      <w:r w:rsidRPr="00D83314">
        <w:rPr>
          <w:rFonts w:cstheme="minorHAnsi"/>
          <w:b/>
          <w:bCs/>
          <w:noProof/>
        </w:rPr>
        <w:t>20</w:t>
      </w:r>
      <w:r w:rsidRPr="00D83314">
        <w:rPr>
          <w:rFonts w:cstheme="minorHAnsi"/>
          <w:noProof/>
        </w:rPr>
        <w:t>, 1658</w:t>
      </w:r>
      <w:r w:rsidR="004F5113">
        <w:rPr>
          <w:rFonts w:cstheme="minorHAnsi"/>
          <w:noProof/>
        </w:rPr>
        <w:t>-</w:t>
      </w:r>
      <w:r w:rsidRPr="00D83314">
        <w:rPr>
          <w:rFonts w:cstheme="minorHAnsi"/>
          <w:noProof/>
        </w:rPr>
        <w:t>1665 (2016).</w:t>
      </w:r>
      <w:r w:rsidR="006C05B7" w:rsidRPr="00D83314">
        <w:rPr>
          <w:rFonts w:cstheme="minorHAnsi"/>
          <w:lang w:val="en-US"/>
        </w:rPr>
        <w:fldChar w:fldCharType="end"/>
      </w:r>
    </w:p>
    <w:sectPr w:rsidR="006D2A9E" w:rsidRPr="00D83314" w:rsidSect="007C3DA8">
      <w:footerReference w:type="even" r:id="rId8"/>
      <w:footerReference w:type="default" r:id="rId9"/>
      <w:pgSz w:w="11900" w:h="16840"/>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F73DA" w14:textId="77777777" w:rsidR="0002096D" w:rsidRDefault="0002096D" w:rsidP="004B7FC9">
      <w:r>
        <w:separator/>
      </w:r>
    </w:p>
  </w:endnote>
  <w:endnote w:type="continuationSeparator" w:id="0">
    <w:p w14:paraId="28B71498" w14:textId="77777777" w:rsidR="0002096D" w:rsidRDefault="0002096D" w:rsidP="004B7F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45364479"/>
      <w:docPartObj>
        <w:docPartGallery w:val="Page Numbers (Bottom of Page)"/>
        <w:docPartUnique/>
      </w:docPartObj>
    </w:sdtPr>
    <w:sdtEndPr>
      <w:rPr>
        <w:rStyle w:val="PageNumber"/>
      </w:rPr>
    </w:sdtEndPr>
    <w:sdtContent>
      <w:p w14:paraId="5E51D681" w14:textId="77777777" w:rsidR="00AD5E2D" w:rsidRDefault="00AD5E2D" w:rsidP="00DC5D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9F04D5" w14:textId="77777777" w:rsidR="00AD5E2D" w:rsidRDefault="00AD5E2D" w:rsidP="00A141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A7AFF" w14:textId="2B8BF80D" w:rsidR="00AD5E2D" w:rsidRDefault="00AD5E2D" w:rsidP="00DC5D15">
    <w:pPr>
      <w:pStyle w:val="Footer"/>
      <w:framePr w:wrap="none" w:vAnchor="text" w:hAnchor="margin" w:xAlign="right" w:y="1"/>
      <w:rPr>
        <w:rStyle w:val="PageNumber"/>
      </w:rPr>
    </w:pPr>
  </w:p>
  <w:p w14:paraId="448D5C68" w14:textId="77777777" w:rsidR="00AD5E2D" w:rsidRDefault="00AD5E2D" w:rsidP="00A141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35CD3" w14:textId="77777777" w:rsidR="0002096D" w:rsidRDefault="0002096D" w:rsidP="004B7FC9">
      <w:r>
        <w:separator/>
      </w:r>
    </w:p>
  </w:footnote>
  <w:footnote w:type="continuationSeparator" w:id="0">
    <w:p w14:paraId="0F7A3AB8" w14:textId="77777777" w:rsidR="0002096D" w:rsidRDefault="0002096D" w:rsidP="004B7F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40F28"/>
    <w:multiLevelType w:val="multilevel"/>
    <w:tmpl w:val="D4FC454E"/>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color w:val="auto"/>
        <w:sz w:val="24"/>
        <w:szCs w:val="24"/>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 w15:restartNumberingAfterBreak="0">
    <w:nsid w:val="3BFF5995"/>
    <w:multiLevelType w:val="hybridMultilevel"/>
    <w:tmpl w:val="E06066F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4E32256C"/>
    <w:multiLevelType w:val="hybridMultilevel"/>
    <w:tmpl w:val="5CA6BE0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872674E"/>
    <w:multiLevelType w:val="hybridMultilevel"/>
    <w:tmpl w:val="F8B6F7A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5CC833FF"/>
    <w:multiLevelType w:val="hybridMultilevel"/>
    <w:tmpl w:val="E808343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9F05F06"/>
    <w:multiLevelType w:val="multilevel"/>
    <w:tmpl w:val="F1CE0BB6"/>
    <w:lvl w:ilvl="0">
      <w:start w:val="3"/>
      <w:numFmt w:val="decimal"/>
      <w:lvlText w:val="%1"/>
      <w:lvlJc w:val="left"/>
      <w:pPr>
        <w:ind w:left="360" w:hanging="360"/>
      </w:pPr>
      <w:rPr>
        <w:rFonts w:hint="default"/>
      </w:rPr>
    </w:lvl>
    <w:lvl w:ilvl="1">
      <w:start w:val="3"/>
      <w:numFmt w:val="decimal"/>
      <w:lvlText w:val="%1.%2"/>
      <w:lvlJc w:val="left"/>
      <w:pPr>
        <w:ind w:left="1068" w:hanging="360"/>
      </w:pPr>
      <w:rPr>
        <w:rFonts w:hint="default"/>
      </w:rPr>
    </w:lvl>
    <w:lvl w:ilvl="2">
      <w:start w:val="1"/>
      <w:numFmt w:val="decimal"/>
      <w:lvlText w:val="%1.%2.%3"/>
      <w:lvlJc w:val="left"/>
      <w:pPr>
        <w:ind w:left="2136" w:hanging="720"/>
      </w:pPr>
      <w:rPr>
        <w:rFonts w:hint="default"/>
        <w:i w:val="0"/>
        <w:color w:val="808080" w:themeColor="background1" w:themeShade="80"/>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6" w15:restartNumberingAfterBreak="0">
    <w:nsid w:val="7B024A20"/>
    <w:multiLevelType w:val="multilevel"/>
    <w:tmpl w:val="66EC0B2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color w:val="auto"/>
        <w:sz w:val="22"/>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num w:numId="1">
    <w:abstractNumId w:val="0"/>
  </w:num>
  <w:num w:numId="2">
    <w:abstractNumId w:val="1"/>
  </w:num>
  <w:num w:numId="3">
    <w:abstractNumId w:val="4"/>
  </w:num>
  <w:num w:numId="4">
    <w:abstractNumId w:val="3"/>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7FC9"/>
    <w:rsid w:val="000040E4"/>
    <w:rsid w:val="000048E5"/>
    <w:rsid w:val="00004F09"/>
    <w:rsid w:val="000072C0"/>
    <w:rsid w:val="000076B3"/>
    <w:rsid w:val="000104A5"/>
    <w:rsid w:val="00010F81"/>
    <w:rsid w:val="000113B2"/>
    <w:rsid w:val="000172D1"/>
    <w:rsid w:val="000202C4"/>
    <w:rsid w:val="0002096D"/>
    <w:rsid w:val="00020980"/>
    <w:rsid w:val="00022043"/>
    <w:rsid w:val="0002287A"/>
    <w:rsid w:val="000235B8"/>
    <w:rsid w:val="000240E5"/>
    <w:rsid w:val="000258CB"/>
    <w:rsid w:val="00026386"/>
    <w:rsid w:val="0002727F"/>
    <w:rsid w:val="00036819"/>
    <w:rsid w:val="0004283A"/>
    <w:rsid w:val="00044A8B"/>
    <w:rsid w:val="00044ACC"/>
    <w:rsid w:val="000510F3"/>
    <w:rsid w:val="00052820"/>
    <w:rsid w:val="00052C7E"/>
    <w:rsid w:val="000576F2"/>
    <w:rsid w:val="00067D2B"/>
    <w:rsid w:val="0007579E"/>
    <w:rsid w:val="000758B7"/>
    <w:rsid w:val="000769C1"/>
    <w:rsid w:val="00077640"/>
    <w:rsid w:val="000808F1"/>
    <w:rsid w:val="00082438"/>
    <w:rsid w:val="0008760E"/>
    <w:rsid w:val="00094205"/>
    <w:rsid w:val="00095949"/>
    <w:rsid w:val="000A4467"/>
    <w:rsid w:val="000A4694"/>
    <w:rsid w:val="000A6935"/>
    <w:rsid w:val="000B2E36"/>
    <w:rsid w:val="000B3434"/>
    <w:rsid w:val="000C2661"/>
    <w:rsid w:val="000C6A31"/>
    <w:rsid w:val="000D38EF"/>
    <w:rsid w:val="000E12E2"/>
    <w:rsid w:val="000E5F8B"/>
    <w:rsid w:val="000E61A9"/>
    <w:rsid w:val="000E69B1"/>
    <w:rsid w:val="000F3958"/>
    <w:rsid w:val="000F4F4F"/>
    <w:rsid w:val="0010250A"/>
    <w:rsid w:val="00106E8F"/>
    <w:rsid w:val="00110070"/>
    <w:rsid w:val="00110B1B"/>
    <w:rsid w:val="001135C1"/>
    <w:rsid w:val="00116F64"/>
    <w:rsid w:val="00122B02"/>
    <w:rsid w:val="00127FF2"/>
    <w:rsid w:val="00136CCD"/>
    <w:rsid w:val="001439F4"/>
    <w:rsid w:val="001449C0"/>
    <w:rsid w:val="0015236C"/>
    <w:rsid w:val="00157D89"/>
    <w:rsid w:val="00160830"/>
    <w:rsid w:val="00161AF3"/>
    <w:rsid w:val="00166406"/>
    <w:rsid w:val="00173D0E"/>
    <w:rsid w:val="00186AEC"/>
    <w:rsid w:val="001916FB"/>
    <w:rsid w:val="00195395"/>
    <w:rsid w:val="00195F3C"/>
    <w:rsid w:val="00196EF1"/>
    <w:rsid w:val="001A0B3E"/>
    <w:rsid w:val="001A5974"/>
    <w:rsid w:val="001A5F08"/>
    <w:rsid w:val="001A6874"/>
    <w:rsid w:val="001B2E35"/>
    <w:rsid w:val="001B348A"/>
    <w:rsid w:val="001B4420"/>
    <w:rsid w:val="001B6095"/>
    <w:rsid w:val="001C24E4"/>
    <w:rsid w:val="001C2D7A"/>
    <w:rsid w:val="001C4EFE"/>
    <w:rsid w:val="001D0FC5"/>
    <w:rsid w:val="001D1200"/>
    <w:rsid w:val="001D1446"/>
    <w:rsid w:val="001D1C58"/>
    <w:rsid w:val="001E3B0C"/>
    <w:rsid w:val="001E4C58"/>
    <w:rsid w:val="001F3131"/>
    <w:rsid w:val="001F6788"/>
    <w:rsid w:val="002003EA"/>
    <w:rsid w:val="0021210F"/>
    <w:rsid w:val="00215788"/>
    <w:rsid w:val="00216747"/>
    <w:rsid w:val="00216ABB"/>
    <w:rsid w:val="00216EA6"/>
    <w:rsid w:val="0022028C"/>
    <w:rsid w:val="00222242"/>
    <w:rsid w:val="0022781A"/>
    <w:rsid w:val="00232A95"/>
    <w:rsid w:val="0023366F"/>
    <w:rsid w:val="00234092"/>
    <w:rsid w:val="00237977"/>
    <w:rsid w:val="00243A1C"/>
    <w:rsid w:val="002445F0"/>
    <w:rsid w:val="002620D8"/>
    <w:rsid w:val="002627DC"/>
    <w:rsid w:val="00271721"/>
    <w:rsid w:val="002719C2"/>
    <w:rsid w:val="00273C77"/>
    <w:rsid w:val="0027606A"/>
    <w:rsid w:val="002773BA"/>
    <w:rsid w:val="0028077D"/>
    <w:rsid w:val="002828FD"/>
    <w:rsid w:val="00283377"/>
    <w:rsid w:val="0028485F"/>
    <w:rsid w:val="00286D84"/>
    <w:rsid w:val="00286DEB"/>
    <w:rsid w:val="0029015E"/>
    <w:rsid w:val="00290462"/>
    <w:rsid w:val="00290689"/>
    <w:rsid w:val="00294B88"/>
    <w:rsid w:val="0029543A"/>
    <w:rsid w:val="002971F3"/>
    <w:rsid w:val="002A2962"/>
    <w:rsid w:val="002A46BF"/>
    <w:rsid w:val="002B0B16"/>
    <w:rsid w:val="002B2B5F"/>
    <w:rsid w:val="002B4C46"/>
    <w:rsid w:val="002B4FB7"/>
    <w:rsid w:val="002C5928"/>
    <w:rsid w:val="002C5EBF"/>
    <w:rsid w:val="002D0D92"/>
    <w:rsid w:val="002D11F3"/>
    <w:rsid w:val="002D45C2"/>
    <w:rsid w:val="002D6380"/>
    <w:rsid w:val="002D7636"/>
    <w:rsid w:val="002E18D9"/>
    <w:rsid w:val="002E4623"/>
    <w:rsid w:val="002E4D74"/>
    <w:rsid w:val="002F4F19"/>
    <w:rsid w:val="00300A15"/>
    <w:rsid w:val="0030490E"/>
    <w:rsid w:val="003066E0"/>
    <w:rsid w:val="00314B1D"/>
    <w:rsid w:val="00314FC0"/>
    <w:rsid w:val="003151B5"/>
    <w:rsid w:val="0031600F"/>
    <w:rsid w:val="00316D2A"/>
    <w:rsid w:val="00316DC0"/>
    <w:rsid w:val="003171B0"/>
    <w:rsid w:val="003233DA"/>
    <w:rsid w:val="00324BF1"/>
    <w:rsid w:val="00325698"/>
    <w:rsid w:val="00325AB6"/>
    <w:rsid w:val="003265C8"/>
    <w:rsid w:val="003313B1"/>
    <w:rsid w:val="0033223E"/>
    <w:rsid w:val="0033377A"/>
    <w:rsid w:val="00343054"/>
    <w:rsid w:val="00347129"/>
    <w:rsid w:val="00350D2C"/>
    <w:rsid w:val="00356247"/>
    <w:rsid w:val="0035653C"/>
    <w:rsid w:val="0036329D"/>
    <w:rsid w:val="00363915"/>
    <w:rsid w:val="003640A4"/>
    <w:rsid w:val="0036546E"/>
    <w:rsid w:val="003658D8"/>
    <w:rsid w:val="00366CAA"/>
    <w:rsid w:val="00371801"/>
    <w:rsid w:val="003731EC"/>
    <w:rsid w:val="003734C9"/>
    <w:rsid w:val="003736C1"/>
    <w:rsid w:val="0037476A"/>
    <w:rsid w:val="00375597"/>
    <w:rsid w:val="00381AB4"/>
    <w:rsid w:val="003823A6"/>
    <w:rsid w:val="00382AC1"/>
    <w:rsid w:val="003834AF"/>
    <w:rsid w:val="00384268"/>
    <w:rsid w:val="003871F5"/>
    <w:rsid w:val="00387589"/>
    <w:rsid w:val="0039103D"/>
    <w:rsid w:val="00394A6D"/>
    <w:rsid w:val="00395276"/>
    <w:rsid w:val="003A09D2"/>
    <w:rsid w:val="003A1F87"/>
    <w:rsid w:val="003A29BA"/>
    <w:rsid w:val="003A55C4"/>
    <w:rsid w:val="003A6AD1"/>
    <w:rsid w:val="003A76C1"/>
    <w:rsid w:val="003A7C1B"/>
    <w:rsid w:val="003A7ED2"/>
    <w:rsid w:val="003B0A18"/>
    <w:rsid w:val="003B5F81"/>
    <w:rsid w:val="003B6B40"/>
    <w:rsid w:val="003C12F8"/>
    <w:rsid w:val="003C2044"/>
    <w:rsid w:val="003C3E9C"/>
    <w:rsid w:val="003C49A6"/>
    <w:rsid w:val="003C6F63"/>
    <w:rsid w:val="003C74A1"/>
    <w:rsid w:val="003C7BBC"/>
    <w:rsid w:val="003D09E5"/>
    <w:rsid w:val="003D2FB5"/>
    <w:rsid w:val="003D497D"/>
    <w:rsid w:val="003D6395"/>
    <w:rsid w:val="003D7875"/>
    <w:rsid w:val="003E5575"/>
    <w:rsid w:val="003E7BB8"/>
    <w:rsid w:val="003F26E5"/>
    <w:rsid w:val="00403340"/>
    <w:rsid w:val="00403578"/>
    <w:rsid w:val="0040401C"/>
    <w:rsid w:val="00412C60"/>
    <w:rsid w:val="00413A8C"/>
    <w:rsid w:val="00420BB4"/>
    <w:rsid w:val="00427E71"/>
    <w:rsid w:val="0043014C"/>
    <w:rsid w:val="00435429"/>
    <w:rsid w:val="00442C15"/>
    <w:rsid w:val="00444624"/>
    <w:rsid w:val="00447235"/>
    <w:rsid w:val="00452EF3"/>
    <w:rsid w:val="00455134"/>
    <w:rsid w:val="00456F7B"/>
    <w:rsid w:val="00460D69"/>
    <w:rsid w:val="00461630"/>
    <w:rsid w:val="00462B74"/>
    <w:rsid w:val="004744BD"/>
    <w:rsid w:val="00475D7A"/>
    <w:rsid w:val="00480625"/>
    <w:rsid w:val="0048119B"/>
    <w:rsid w:val="00481212"/>
    <w:rsid w:val="00483002"/>
    <w:rsid w:val="00484521"/>
    <w:rsid w:val="0049037B"/>
    <w:rsid w:val="00490692"/>
    <w:rsid w:val="00491D21"/>
    <w:rsid w:val="00493E88"/>
    <w:rsid w:val="00494FB3"/>
    <w:rsid w:val="00495F6C"/>
    <w:rsid w:val="004A5DD9"/>
    <w:rsid w:val="004A766B"/>
    <w:rsid w:val="004B46D0"/>
    <w:rsid w:val="004B6585"/>
    <w:rsid w:val="004B7FC9"/>
    <w:rsid w:val="004C40F6"/>
    <w:rsid w:val="004C5F99"/>
    <w:rsid w:val="004D3701"/>
    <w:rsid w:val="004D3E1A"/>
    <w:rsid w:val="004D3F7D"/>
    <w:rsid w:val="004D71F2"/>
    <w:rsid w:val="004E26DA"/>
    <w:rsid w:val="004F348E"/>
    <w:rsid w:val="004F4C0F"/>
    <w:rsid w:val="004F5113"/>
    <w:rsid w:val="004F5873"/>
    <w:rsid w:val="00512054"/>
    <w:rsid w:val="00512AFC"/>
    <w:rsid w:val="00512C5B"/>
    <w:rsid w:val="0051302D"/>
    <w:rsid w:val="005206C1"/>
    <w:rsid w:val="0052742B"/>
    <w:rsid w:val="00527CC1"/>
    <w:rsid w:val="00532009"/>
    <w:rsid w:val="00532173"/>
    <w:rsid w:val="00533FBD"/>
    <w:rsid w:val="00534CB8"/>
    <w:rsid w:val="00544392"/>
    <w:rsid w:val="00544880"/>
    <w:rsid w:val="00545FA0"/>
    <w:rsid w:val="00562D30"/>
    <w:rsid w:val="005637D3"/>
    <w:rsid w:val="005645E9"/>
    <w:rsid w:val="0056481A"/>
    <w:rsid w:val="00566A37"/>
    <w:rsid w:val="00570B31"/>
    <w:rsid w:val="005728FB"/>
    <w:rsid w:val="00572F72"/>
    <w:rsid w:val="0057611B"/>
    <w:rsid w:val="00576AFC"/>
    <w:rsid w:val="0057758D"/>
    <w:rsid w:val="00577F50"/>
    <w:rsid w:val="00584CD5"/>
    <w:rsid w:val="005852CB"/>
    <w:rsid w:val="00595C5B"/>
    <w:rsid w:val="005965E3"/>
    <w:rsid w:val="005968BC"/>
    <w:rsid w:val="005A46D7"/>
    <w:rsid w:val="005A4B2A"/>
    <w:rsid w:val="005A67D5"/>
    <w:rsid w:val="005A6BB8"/>
    <w:rsid w:val="005A71F4"/>
    <w:rsid w:val="005B24EF"/>
    <w:rsid w:val="005B313D"/>
    <w:rsid w:val="005B6635"/>
    <w:rsid w:val="005C4694"/>
    <w:rsid w:val="005D505F"/>
    <w:rsid w:val="005D5CBF"/>
    <w:rsid w:val="005D66EB"/>
    <w:rsid w:val="005E29EE"/>
    <w:rsid w:val="005E35FB"/>
    <w:rsid w:val="005E38B6"/>
    <w:rsid w:val="005F184F"/>
    <w:rsid w:val="005F390A"/>
    <w:rsid w:val="00602CCB"/>
    <w:rsid w:val="006040A6"/>
    <w:rsid w:val="0060596E"/>
    <w:rsid w:val="00605CC3"/>
    <w:rsid w:val="0060648D"/>
    <w:rsid w:val="00606CBA"/>
    <w:rsid w:val="0060748B"/>
    <w:rsid w:val="00607F8E"/>
    <w:rsid w:val="00612DAA"/>
    <w:rsid w:val="006132FE"/>
    <w:rsid w:val="00613313"/>
    <w:rsid w:val="00614531"/>
    <w:rsid w:val="006164CC"/>
    <w:rsid w:val="0062438A"/>
    <w:rsid w:val="00625515"/>
    <w:rsid w:val="00626A26"/>
    <w:rsid w:val="006301DD"/>
    <w:rsid w:val="0063285B"/>
    <w:rsid w:val="0063332A"/>
    <w:rsid w:val="00637891"/>
    <w:rsid w:val="00640C2D"/>
    <w:rsid w:val="006416E9"/>
    <w:rsid w:val="0064439A"/>
    <w:rsid w:val="006507D7"/>
    <w:rsid w:val="00651326"/>
    <w:rsid w:val="00651435"/>
    <w:rsid w:val="0065248A"/>
    <w:rsid w:val="00653420"/>
    <w:rsid w:val="0066264E"/>
    <w:rsid w:val="00662BA0"/>
    <w:rsid w:val="00664A14"/>
    <w:rsid w:val="00666177"/>
    <w:rsid w:val="00666395"/>
    <w:rsid w:val="00666AC1"/>
    <w:rsid w:val="006678D2"/>
    <w:rsid w:val="00671D00"/>
    <w:rsid w:val="00671D4F"/>
    <w:rsid w:val="0068137B"/>
    <w:rsid w:val="00692409"/>
    <w:rsid w:val="006968C6"/>
    <w:rsid w:val="006A6B60"/>
    <w:rsid w:val="006A6B8D"/>
    <w:rsid w:val="006A6F84"/>
    <w:rsid w:val="006B2082"/>
    <w:rsid w:val="006B550A"/>
    <w:rsid w:val="006B6876"/>
    <w:rsid w:val="006B7028"/>
    <w:rsid w:val="006B7738"/>
    <w:rsid w:val="006B7740"/>
    <w:rsid w:val="006C05B7"/>
    <w:rsid w:val="006C2BA8"/>
    <w:rsid w:val="006C4F1D"/>
    <w:rsid w:val="006D07FF"/>
    <w:rsid w:val="006D2A9E"/>
    <w:rsid w:val="006D2B38"/>
    <w:rsid w:val="006D7174"/>
    <w:rsid w:val="006E0C50"/>
    <w:rsid w:val="006E3C4C"/>
    <w:rsid w:val="006E404E"/>
    <w:rsid w:val="006E60B1"/>
    <w:rsid w:val="006F0A5F"/>
    <w:rsid w:val="006F0DBC"/>
    <w:rsid w:val="006F6BCD"/>
    <w:rsid w:val="00711CEC"/>
    <w:rsid w:val="007154E3"/>
    <w:rsid w:val="00720619"/>
    <w:rsid w:val="0072333B"/>
    <w:rsid w:val="00723553"/>
    <w:rsid w:val="0072548D"/>
    <w:rsid w:val="00726E6F"/>
    <w:rsid w:val="00731480"/>
    <w:rsid w:val="0073676C"/>
    <w:rsid w:val="00736E0D"/>
    <w:rsid w:val="00741539"/>
    <w:rsid w:val="007476FF"/>
    <w:rsid w:val="00767547"/>
    <w:rsid w:val="00767AA6"/>
    <w:rsid w:val="00774AD0"/>
    <w:rsid w:val="00774F8B"/>
    <w:rsid w:val="00786A86"/>
    <w:rsid w:val="00786B0D"/>
    <w:rsid w:val="00790773"/>
    <w:rsid w:val="0079331F"/>
    <w:rsid w:val="00794C26"/>
    <w:rsid w:val="00795BE5"/>
    <w:rsid w:val="00797FAE"/>
    <w:rsid w:val="007A23DF"/>
    <w:rsid w:val="007A2CB9"/>
    <w:rsid w:val="007A50E4"/>
    <w:rsid w:val="007A7957"/>
    <w:rsid w:val="007B0C41"/>
    <w:rsid w:val="007B4C8E"/>
    <w:rsid w:val="007C0E07"/>
    <w:rsid w:val="007C3DA8"/>
    <w:rsid w:val="007C72AD"/>
    <w:rsid w:val="007E15FB"/>
    <w:rsid w:val="007E2D06"/>
    <w:rsid w:val="007F1A7F"/>
    <w:rsid w:val="007F3034"/>
    <w:rsid w:val="007F4533"/>
    <w:rsid w:val="008037D3"/>
    <w:rsid w:val="00807264"/>
    <w:rsid w:val="00812065"/>
    <w:rsid w:val="00812B2E"/>
    <w:rsid w:val="008147C1"/>
    <w:rsid w:val="008150EB"/>
    <w:rsid w:val="00820265"/>
    <w:rsid w:val="008207C5"/>
    <w:rsid w:val="0082192E"/>
    <w:rsid w:val="00831A4E"/>
    <w:rsid w:val="00831FC1"/>
    <w:rsid w:val="00840EFD"/>
    <w:rsid w:val="00842D64"/>
    <w:rsid w:val="00843A68"/>
    <w:rsid w:val="008473FF"/>
    <w:rsid w:val="0085258E"/>
    <w:rsid w:val="00860D88"/>
    <w:rsid w:val="00861369"/>
    <w:rsid w:val="00861842"/>
    <w:rsid w:val="0086370F"/>
    <w:rsid w:val="008640F6"/>
    <w:rsid w:val="00864827"/>
    <w:rsid w:val="0086614B"/>
    <w:rsid w:val="00866E25"/>
    <w:rsid w:val="008726D7"/>
    <w:rsid w:val="00877A95"/>
    <w:rsid w:val="00883CE9"/>
    <w:rsid w:val="00884F42"/>
    <w:rsid w:val="008907DE"/>
    <w:rsid w:val="008A321C"/>
    <w:rsid w:val="008C00AA"/>
    <w:rsid w:val="008C1868"/>
    <w:rsid w:val="008C38C8"/>
    <w:rsid w:val="008C5F6A"/>
    <w:rsid w:val="008C7574"/>
    <w:rsid w:val="008D108F"/>
    <w:rsid w:val="008D3889"/>
    <w:rsid w:val="008D3CFC"/>
    <w:rsid w:val="008D4749"/>
    <w:rsid w:val="008D493B"/>
    <w:rsid w:val="008E14FF"/>
    <w:rsid w:val="008E1564"/>
    <w:rsid w:val="008E1D70"/>
    <w:rsid w:val="008E24C7"/>
    <w:rsid w:val="008E7564"/>
    <w:rsid w:val="008E7A66"/>
    <w:rsid w:val="008F659D"/>
    <w:rsid w:val="00901286"/>
    <w:rsid w:val="00906EF7"/>
    <w:rsid w:val="0091586B"/>
    <w:rsid w:val="0091626B"/>
    <w:rsid w:val="00916B58"/>
    <w:rsid w:val="009178CE"/>
    <w:rsid w:val="009203CF"/>
    <w:rsid w:val="0092724C"/>
    <w:rsid w:val="00927A69"/>
    <w:rsid w:val="0093113A"/>
    <w:rsid w:val="00932FDF"/>
    <w:rsid w:val="0093659B"/>
    <w:rsid w:val="009376C0"/>
    <w:rsid w:val="0094656D"/>
    <w:rsid w:val="009505B9"/>
    <w:rsid w:val="00951E62"/>
    <w:rsid w:val="00952E49"/>
    <w:rsid w:val="0095382A"/>
    <w:rsid w:val="009544F5"/>
    <w:rsid w:val="009547FC"/>
    <w:rsid w:val="00956400"/>
    <w:rsid w:val="009570DB"/>
    <w:rsid w:val="009571A6"/>
    <w:rsid w:val="00957510"/>
    <w:rsid w:val="00964716"/>
    <w:rsid w:val="00964784"/>
    <w:rsid w:val="00965C01"/>
    <w:rsid w:val="00966562"/>
    <w:rsid w:val="00967A06"/>
    <w:rsid w:val="0098022D"/>
    <w:rsid w:val="00981857"/>
    <w:rsid w:val="00981EDD"/>
    <w:rsid w:val="0098289B"/>
    <w:rsid w:val="009841AB"/>
    <w:rsid w:val="009850C8"/>
    <w:rsid w:val="00987908"/>
    <w:rsid w:val="00992013"/>
    <w:rsid w:val="009948BB"/>
    <w:rsid w:val="00994E5B"/>
    <w:rsid w:val="009A060C"/>
    <w:rsid w:val="009A1E71"/>
    <w:rsid w:val="009A2C1E"/>
    <w:rsid w:val="009A73DC"/>
    <w:rsid w:val="009B2B9D"/>
    <w:rsid w:val="009D289D"/>
    <w:rsid w:val="009F3C06"/>
    <w:rsid w:val="009F7B3A"/>
    <w:rsid w:val="00A01B68"/>
    <w:rsid w:val="00A04A97"/>
    <w:rsid w:val="00A06B83"/>
    <w:rsid w:val="00A07836"/>
    <w:rsid w:val="00A14174"/>
    <w:rsid w:val="00A166EC"/>
    <w:rsid w:val="00A228D2"/>
    <w:rsid w:val="00A352D1"/>
    <w:rsid w:val="00A35992"/>
    <w:rsid w:val="00A41C8F"/>
    <w:rsid w:val="00A46BED"/>
    <w:rsid w:val="00A47343"/>
    <w:rsid w:val="00A502CC"/>
    <w:rsid w:val="00A5682F"/>
    <w:rsid w:val="00A610E2"/>
    <w:rsid w:val="00A617F1"/>
    <w:rsid w:val="00A65C03"/>
    <w:rsid w:val="00A75F82"/>
    <w:rsid w:val="00A82A63"/>
    <w:rsid w:val="00A857FC"/>
    <w:rsid w:val="00A906A1"/>
    <w:rsid w:val="00A92992"/>
    <w:rsid w:val="00A930FE"/>
    <w:rsid w:val="00A946CB"/>
    <w:rsid w:val="00A979C8"/>
    <w:rsid w:val="00AA077C"/>
    <w:rsid w:val="00AA1509"/>
    <w:rsid w:val="00AB161D"/>
    <w:rsid w:val="00AB1F07"/>
    <w:rsid w:val="00AB347D"/>
    <w:rsid w:val="00AB5F3B"/>
    <w:rsid w:val="00AB6809"/>
    <w:rsid w:val="00AC1929"/>
    <w:rsid w:val="00AC3910"/>
    <w:rsid w:val="00AD284B"/>
    <w:rsid w:val="00AD3830"/>
    <w:rsid w:val="00AD5E2D"/>
    <w:rsid w:val="00AF0468"/>
    <w:rsid w:val="00AF2D76"/>
    <w:rsid w:val="00AF5503"/>
    <w:rsid w:val="00AF6428"/>
    <w:rsid w:val="00AF7981"/>
    <w:rsid w:val="00B02897"/>
    <w:rsid w:val="00B0474D"/>
    <w:rsid w:val="00B05D31"/>
    <w:rsid w:val="00B12C69"/>
    <w:rsid w:val="00B20EB9"/>
    <w:rsid w:val="00B261C8"/>
    <w:rsid w:val="00B276A8"/>
    <w:rsid w:val="00B3279B"/>
    <w:rsid w:val="00B34260"/>
    <w:rsid w:val="00B35846"/>
    <w:rsid w:val="00B3584A"/>
    <w:rsid w:val="00B35943"/>
    <w:rsid w:val="00B37B70"/>
    <w:rsid w:val="00B40CB2"/>
    <w:rsid w:val="00B43BD2"/>
    <w:rsid w:val="00B46572"/>
    <w:rsid w:val="00B50221"/>
    <w:rsid w:val="00B50C5B"/>
    <w:rsid w:val="00B534F1"/>
    <w:rsid w:val="00B571BE"/>
    <w:rsid w:val="00B60F22"/>
    <w:rsid w:val="00B619E4"/>
    <w:rsid w:val="00B622C1"/>
    <w:rsid w:val="00B62DA2"/>
    <w:rsid w:val="00B63276"/>
    <w:rsid w:val="00B64FFB"/>
    <w:rsid w:val="00B750CD"/>
    <w:rsid w:val="00B81F70"/>
    <w:rsid w:val="00B855E9"/>
    <w:rsid w:val="00B91CD2"/>
    <w:rsid w:val="00B91D98"/>
    <w:rsid w:val="00B9449A"/>
    <w:rsid w:val="00B950B1"/>
    <w:rsid w:val="00BA1D09"/>
    <w:rsid w:val="00BB037D"/>
    <w:rsid w:val="00BB15E9"/>
    <w:rsid w:val="00BB2EB3"/>
    <w:rsid w:val="00BB4E1E"/>
    <w:rsid w:val="00BB63EA"/>
    <w:rsid w:val="00BC21B3"/>
    <w:rsid w:val="00BC7905"/>
    <w:rsid w:val="00BD2360"/>
    <w:rsid w:val="00BD32F1"/>
    <w:rsid w:val="00BD59EB"/>
    <w:rsid w:val="00BD7674"/>
    <w:rsid w:val="00BE25BE"/>
    <w:rsid w:val="00BF023B"/>
    <w:rsid w:val="00C00028"/>
    <w:rsid w:val="00C00F12"/>
    <w:rsid w:val="00C01606"/>
    <w:rsid w:val="00C01611"/>
    <w:rsid w:val="00C11EE6"/>
    <w:rsid w:val="00C22BDB"/>
    <w:rsid w:val="00C2517F"/>
    <w:rsid w:val="00C273E2"/>
    <w:rsid w:val="00C375E1"/>
    <w:rsid w:val="00C46590"/>
    <w:rsid w:val="00C5216A"/>
    <w:rsid w:val="00C56E06"/>
    <w:rsid w:val="00C61A22"/>
    <w:rsid w:val="00C724EB"/>
    <w:rsid w:val="00C73191"/>
    <w:rsid w:val="00C758B1"/>
    <w:rsid w:val="00C77CD3"/>
    <w:rsid w:val="00C80A45"/>
    <w:rsid w:val="00C81D79"/>
    <w:rsid w:val="00C82F43"/>
    <w:rsid w:val="00C83690"/>
    <w:rsid w:val="00C86236"/>
    <w:rsid w:val="00C8776C"/>
    <w:rsid w:val="00C9336F"/>
    <w:rsid w:val="00C9368E"/>
    <w:rsid w:val="00C9427E"/>
    <w:rsid w:val="00C95353"/>
    <w:rsid w:val="00C9775B"/>
    <w:rsid w:val="00CA4668"/>
    <w:rsid w:val="00CA5406"/>
    <w:rsid w:val="00CA5672"/>
    <w:rsid w:val="00CB4CA2"/>
    <w:rsid w:val="00CB4D60"/>
    <w:rsid w:val="00CC1CEB"/>
    <w:rsid w:val="00CC603A"/>
    <w:rsid w:val="00CC6951"/>
    <w:rsid w:val="00CC710D"/>
    <w:rsid w:val="00CD51A6"/>
    <w:rsid w:val="00CD60FE"/>
    <w:rsid w:val="00CE4EEF"/>
    <w:rsid w:val="00CE6E3D"/>
    <w:rsid w:val="00CE763C"/>
    <w:rsid w:val="00CE765F"/>
    <w:rsid w:val="00CF6E21"/>
    <w:rsid w:val="00D01A2A"/>
    <w:rsid w:val="00D06168"/>
    <w:rsid w:val="00D1104E"/>
    <w:rsid w:val="00D13720"/>
    <w:rsid w:val="00D16ABB"/>
    <w:rsid w:val="00D17BC5"/>
    <w:rsid w:val="00D2534B"/>
    <w:rsid w:val="00D30492"/>
    <w:rsid w:val="00D404A3"/>
    <w:rsid w:val="00D432DB"/>
    <w:rsid w:val="00D4375E"/>
    <w:rsid w:val="00D46615"/>
    <w:rsid w:val="00D46F34"/>
    <w:rsid w:val="00D46F43"/>
    <w:rsid w:val="00D56675"/>
    <w:rsid w:val="00D56924"/>
    <w:rsid w:val="00D57DB4"/>
    <w:rsid w:val="00D64B79"/>
    <w:rsid w:val="00D6751D"/>
    <w:rsid w:val="00D70D3D"/>
    <w:rsid w:val="00D73D4E"/>
    <w:rsid w:val="00D74DB4"/>
    <w:rsid w:val="00D81FC2"/>
    <w:rsid w:val="00D83314"/>
    <w:rsid w:val="00D85BA5"/>
    <w:rsid w:val="00D94752"/>
    <w:rsid w:val="00D95D56"/>
    <w:rsid w:val="00DA47E5"/>
    <w:rsid w:val="00DB0B97"/>
    <w:rsid w:val="00DB1007"/>
    <w:rsid w:val="00DB1C3F"/>
    <w:rsid w:val="00DB1C6E"/>
    <w:rsid w:val="00DB2AFF"/>
    <w:rsid w:val="00DB7C89"/>
    <w:rsid w:val="00DB7F19"/>
    <w:rsid w:val="00DC0165"/>
    <w:rsid w:val="00DC0FD5"/>
    <w:rsid w:val="00DC1AA6"/>
    <w:rsid w:val="00DC3D97"/>
    <w:rsid w:val="00DC5D15"/>
    <w:rsid w:val="00DC6777"/>
    <w:rsid w:val="00DC7DFA"/>
    <w:rsid w:val="00DD2CF1"/>
    <w:rsid w:val="00DD5A91"/>
    <w:rsid w:val="00DD6E18"/>
    <w:rsid w:val="00DE04FE"/>
    <w:rsid w:val="00DE1950"/>
    <w:rsid w:val="00DE1EAA"/>
    <w:rsid w:val="00DE3AFA"/>
    <w:rsid w:val="00DE6C6A"/>
    <w:rsid w:val="00DE7ED9"/>
    <w:rsid w:val="00DF05C8"/>
    <w:rsid w:val="00DF46D2"/>
    <w:rsid w:val="00DF6AB2"/>
    <w:rsid w:val="00DF7B3C"/>
    <w:rsid w:val="00DF7BE3"/>
    <w:rsid w:val="00E00686"/>
    <w:rsid w:val="00E0264D"/>
    <w:rsid w:val="00E02A58"/>
    <w:rsid w:val="00E13D18"/>
    <w:rsid w:val="00E204B0"/>
    <w:rsid w:val="00E226D6"/>
    <w:rsid w:val="00E22A43"/>
    <w:rsid w:val="00E241B4"/>
    <w:rsid w:val="00E2618F"/>
    <w:rsid w:val="00E303BD"/>
    <w:rsid w:val="00E314BE"/>
    <w:rsid w:val="00E31580"/>
    <w:rsid w:val="00E315D0"/>
    <w:rsid w:val="00E43104"/>
    <w:rsid w:val="00E43108"/>
    <w:rsid w:val="00E43DF2"/>
    <w:rsid w:val="00E45556"/>
    <w:rsid w:val="00E527B3"/>
    <w:rsid w:val="00E53147"/>
    <w:rsid w:val="00E5345C"/>
    <w:rsid w:val="00E55EFF"/>
    <w:rsid w:val="00E61BA9"/>
    <w:rsid w:val="00E67C12"/>
    <w:rsid w:val="00E67E21"/>
    <w:rsid w:val="00E714E8"/>
    <w:rsid w:val="00E7287C"/>
    <w:rsid w:val="00E81374"/>
    <w:rsid w:val="00E834C8"/>
    <w:rsid w:val="00E83FC4"/>
    <w:rsid w:val="00E8545D"/>
    <w:rsid w:val="00E861B0"/>
    <w:rsid w:val="00E900B4"/>
    <w:rsid w:val="00E906D4"/>
    <w:rsid w:val="00E933E6"/>
    <w:rsid w:val="00E93DCB"/>
    <w:rsid w:val="00E94322"/>
    <w:rsid w:val="00E9439A"/>
    <w:rsid w:val="00EA0915"/>
    <w:rsid w:val="00EA608E"/>
    <w:rsid w:val="00EA6A33"/>
    <w:rsid w:val="00EB5D3D"/>
    <w:rsid w:val="00EB64F3"/>
    <w:rsid w:val="00EB6786"/>
    <w:rsid w:val="00EB733C"/>
    <w:rsid w:val="00EC28D5"/>
    <w:rsid w:val="00EC54FA"/>
    <w:rsid w:val="00EC6EAC"/>
    <w:rsid w:val="00EE3590"/>
    <w:rsid w:val="00EE56AC"/>
    <w:rsid w:val="00EE6E08"/>
    <w:rsid w:val="00EE7597"/>
    <w:rsid w:val="00EF0412"/>
    <w:rsid w:val="00EF13F5"/>
    <w:rsid w:val="00EF463D"/>
    <w:rsid w:val="00EF4836"/>
    <w:rsid w:val="00EF5AAB"/>
    <w:rsid w:val="00F0245A"/>
    <w:rsid w:val="00F03836"/>
    <w:rsid w:val="00F06556"/>
    <w:rsid w:val="00F0661C"/>
    <w:rsid w:val="00F10125"/>
    <w:rsid w:val="00F1563D"/>
    <w:rsid w:val="00F21516"/>
    <w:rsid w:val="00F23720"/>
    <w:rsid w:val="00F308C5"/>
    <w:rsid w:val="00F36A86"/>
    <w:rsid w:val="00F37288"/>
    <w:rsid w:val="00F41272"/>
    <w:rsid w:val="00F54058"/>
    <w:rsid w:val="00F63017"/>
    <w:rsid w:val="00F63028"/>
    <w:rsid w:val="00F630F0"/>
    <w:rsid w:val="00F7068C"/>
    <w:rsid w:val="00F80A09"/>
    <w:rsid w:val="00F85329"/>
    <w:rsid w:val="00F918CD"/>
    <w:rsid w:val="00F96927"/>
    <w:rsid w:val="00FB3A19"/>
    <w:rsid w:val="00FB7185"/>
    <w:rsid w:val="00FC04DD"/>
    <w:rsid w:val="00FC26FA"/>
    <w:rsid w:val="00FC54C0"/>
    <w:rsid w:val="00FD3639"/>
    <w:rsid w:val="00FD5D8F"/>
    <w:rsid w:val="00FE248D"/>
    <w:rsid w:val="00FE2C8E"/>
    <w:rsid w:val="00FE6E88"/>
    <w:rsid w:val="00FF57CF"/>
    <w:rsid w:val="00FF5910"/>
    <w:rsid w:val="00FF7D89"/>
  </w:rsids>
  <m:mathPr>
    <m:mathFont m:val="Cambria Math"/>
    <m:brkBin m:val="before"/>
    <m:brkBinSub m:val="--"/>
    <m:smallFrac m:val="0"/>
    <m:dispDef/>
    <m:lMargin m:val="0"/>
    <m:rMargin m:val="0"/>
    <m:defJc m:val="centerGroup"/>
    <m:wrapIndent m:val="1440"/>
    <m:intLim m:val="subSup"/>
    <m:naryLim m:val="undOvr"/>
  </m:mathPr>
  <w:themeFontLang w:val="it-IT"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30A5BC"/>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5C5B"/>
    <w:pPr>
      <w:keepNext/>
      <w:keepLines/>
      <w:spacing w:before="240"/>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136CC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7FC9"/>
    <w:pPr>
      <w:tabs>
        <w:tab w:val="center" w:pos="4819"/>
        <w:tab w:val="right" w:pos="9638"/>
      </w:tabs>
    </w:pPr>
  </w:style>
  <w:style w:type="character" w:customStyle="1" w:styleId="HeaderChar">
    <w:name w:val="Header Char"/>
    <w:basedOn w:val="DefaultParagraphFont"/>
    <w:link w:val="Header"/>
    <w:uiPriority w:val="99"/>
    <w:rsid w:val="004B7FC9"/>
  </w:style>
  <w:style w:type="paragraph" w:styleId="Footer">
    <w:name w:val="footer"/>
    <w:basedOn w:val="Normal"/>
    <w:link w:val="FooterChar"/>
    <w:uiPriority w:val="99"/>
    <w:unhideWhenUsed/>
    <w:rsid w:val="004B7FC9"/>
    <w:pPr>
      <w:tabs>
        <w:tab w:val="center" w:pos="4819"/>
        <w:tab w:val="right" w:pos="9638"/>
      </w:tabs>
    </w:pPr>
  </w:style>
  <w:style w:type="character" w:customStyle="1" w:styleId="FooterChar">
    <w:name w:val="Footer Char"/>
    <w:basedOn w:val="DefaultParagraphFont"/>
    <w:link w:val="Footer"/>
    <w:uiPriority w:val="99"/>
    <w:rsid w:val="004B7FC9"/>
  </w:style>
  <w:style w:type="paragraph" w:styleId="FootnoteText">
    <w:name w:val="footnote text"/>
    <w:basedOn w:val="Normal"/>
    <w:link w:val="FootnoteTextChar"/>
    <w:uiPriority w:val="99"/>
    <w:semiHidden/>
    <w:unhideWhenUsed/>
    <w:rsid w:val="004B7FC9"/>
    <w:rPr>
      <w:sz w:val="20"/>
      <w:szCs w:val="20"/>
    </w:rPr>
  </w:style>
  <w:style w:type="character" w:customStyle="1" w:styleId="FootnoteTextChar">
    <w:name w:val="Footnote Text Char"/>
    <w:basedOn w:val="DefaultParagraphFont"/>
    <w:link w:val="FootnoteText"/>
    <w:uiPriority w:val="99"/>
    <w:semiHidden/>
    <w:rsid w:val="004B7FC9"/>
    <w:rPr>
      <w:sz w:val="20"/>
      <w:szCs w:val="20"/>
    </w:rPr>
  </w:style>
  <w:style w:type="character" w:styleId="FootnoteReference">
    <w:name w:val="footnote reference"/>
    <w:basedOn w:val="DefaultParagraphFont"/>
    <w:uiPriority w:val="99"/>
    <w:semiHidden/>
    <w:unhideWhenUsed/>
    <w:rsid w:val="004B7FC9"/>
    <w:rPr>
      <w:vertAlign w:val="superscript"/>
    </w:rPr>
  </w:style>
  <w:style w:type="paragraph" w:customStyle="1" w:styleId="Default">
    <w:name w:val="Default"/>
    <w:rsid w:val="005965E3"/>
    <w:pPr>
      <w:autoSpaceDE w:val="0"/>
      <w:autoSpaceDN w:val="0"/>
      <w:adjustRightInd w:val="0"/>
    </w:pPr>
    <w:rPr>
      <w:rFonts w:ascii="Arial" w:eastAsia="Calibri" w:hAnsi="Arial" w:cs="Arial"/>
      <w:color w:val="000000"/>
      <w:lang w:val="en-US"/>
    </w:rPr>
  </w:style>
  <w:style w:type="paragraph" w:styleId="NormalWeb">
    <w:name w:val="Normal (Web)"/>
    <w:basedOn w:val="Normal"/>
    <w:rsid w:val="005965E3"/>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rPr>
  </w:style>
  <w:style w:type="character" w:styleId="PageNumber">
    <w:name w:val="page number"/>
    <w:basedOn w:val="DefaultParagraphFont"/>
    <w:uiPriority w:val="99"/>
    <w:semiHidden/>
    <w:unhideWhenUsed/>
    <w:rsid w:val="00A14174"/>
  </w:style>
  <w:style w:type="paragraph" w:styleId="ListParagraph">
    <w:name w:val="List Paragraph"/>
    <w:basedOn w:val="Normal"/>
    <w:uiPriority w:val="34"/>
    <w:qFormat/>
    <w:rsid w:val="003E5575"/>
    <w:pPr>
      <w:ind w:left="720"/>
      <w:contextualSpacing/>
    </w:pPr>
  </w:style>
  <w:style w:type="paragraph" w:styleId="BalloonText">
    <w:name w:val="Balloon Text"/>
    <w:basedOn w:val="Normal"/>
    <w:link w:val="BalloonTextChar"/>
    <w:uiPriority w:val="99"/>
    <w:semiHidden/>
    <w:unhideWhenUsed/>
    <w:rsid w:val="001523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236C"/>
    <w:rPr>
      <w:rFonts w:ascii="Segoe UI" w:hAnsi="Segoe UI" w:cs="Segoe UI"/>
      <w:sz w:val="18"/>
      <w:szCs w:val="18"/>
    </w:rPr>
  </w:style>
  <w:style w:type="character" w:customStyle="1" w:styleId="Heading2Char">
    <w:name w:val="Heading 2 Char"/>
    <w:basedOn w:val="DefaultParagraphFont"/>
    <w:link w:val="Heading2"/>
    <w:uiPriority w:val="9"/>
    <w:rsid w:val="00136CC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nhideWhenUsed/>
    <w:rsid w:val="003731EC"/>
    <w:rPr>
      <w:sz w:val="16"/>
      <w:szCs w:val="16"/>
    </w:rPr>
  </w:style>
  <w:style w:type="paragraph" w:styleId="CommentText">
    <w:name w:val="annotation text"/>
    <w:basedOn w:val="Normal"/>
    <w:link w:val="CommentTextChar"/>
    <w:unhideWhenUsed/>
    <w:rsid w:val="003731EC"/>
    <w:rPr>
      <w:sz w:val="20"/>
      <w:szCs w:val="20"/>
    </w:rPr>
  </w:style>
  <w:style w:type="character" w:customStyle="1" w:styleId="CommentTextChar">
    <w:name w:val="Comment Text Char"/>
    <w:basedOn w:val="DefaultParagraphFont"/>
    <w:link w:val="CommentText"/>
    <w:rsid w:val="003731EC"/>
    <w:rPr>
      <w:sz w:val="20"/>
      <w:szCs w:val="20"/>
    </w:rPr>
  </w:style>
  <w:style w:type="paragraph" w:styleId="CommentSubject">
    <w:name w:val="annotation subject"/>
    <w:basedOn w:val="CommentText"/>
    <w:next w:val="CommentText"/>
    <w:link w:val="CommentSubjectChar"/>
    <w:uiPriority w:val="99"/>
    <w:semiHidden/>
    <w:unhideWhenUsed/>
    <w:rsid w:val="003731EC"/>
    <w:rPr>
      <w:b/>
      <w:bCs/>
    </w:rPr>
  </w:style>
  <w:style w:type="character" w:customStyle="1" w:styleId="CommentSubjectChar">
    <w:name w:val="Comment Subject Char"/>
    <w:basedOn w:val="CommentTextChar"/>
    <w:link w:val="CommentSubject"/>
    <w:uiPriority w:val="99"/>
    <w:semiHidden/>
    <w:rsid w:val="003731EC"/>
    <w:rPr>
      <w:b/>
      <w:bCs/>
      <w:sz w:val="20"/>
      <w:szCs w:val="20"/>
    </w:rPr>
  </w:style>
  <w:style w:type="character" w:customStyle="1" w:styleId="Heading1Char">
    <w:name w:val="Heading 1 Char"/>
    <w:basedOn w:val="DefaultParagraphFont"/>
    <w:link w:val="Heading1"/>
    <w:uiPriority w:val="9"/>
    <w:rsid w:val="00595C5B"/>
    <w:rPr>
      <w:rFonts w:asciiTheme="majorHAnsi" w:eastAsiaTheme="majorEastAsia" w:hAnsiTheme="majorHAnsi" w:cstheme="majorBidi"/>
      <w:b/>
      <w:szCs w:val="32"/>
    </w:rPr>
  </w:style>
  <w:style w:type="paragraph" w:styleId="Title">
    <w:name w:val="Title"/>
    <w:basedOn w:val="Normal"/>
    <w:next w:val="Normal"/>
    <w:link w:val="TitleChar"/>
    <w:uiPriority w:val="10"/>
    <w:qFormat/>
    <w:rsid w:val="00595C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5C5B"/>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233DA"/>
    <w:rPr>
      <w:color w:val="0563C1" w:themeColor="hyperlink"/>
      <w:u w:val="single"/>
    </w:rPr>
  </w:style>
  <w:style w:type="table" w:styleId="TableGrid">
    <w:name w:val="Table Grid"/>
    <w:basedOn w:val="TableNormal"/>
    <w:uiPriority w:val="59"/>
    <w:rsid w:val="003313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B5F3B"/>
    <w:rPr>
      <w:color w:val="954F72" w:themeColor="followedHyperlink"/>
      <w:u w:val="single"/>
    </w:rPr>
  </w:style>
  <w:style w:type="character" w:styleId="LineNumber">
    <w:name w:val="line number"/>
    <w:basedOn w:val="DefaultParagraphFont"/>
    <w:uiPriority w:val="99"/>
    <w:semiHidden/>
    <w:unhideWhenUsed/>
    <w:rsid w:val="007C3DA8"/>
  </w:style>
  <w:style w:type="character" w:customStyle="1" w:styleId="apple-converted-space">
    <w:name w:val="apple-converted-space"/>
    <w:basedOn w:val="DefaultParagraphFont"/>
    <w:rsid w:val="00BF023B"/>
  </w:style>
  <w:style w:type="character" w:customStyle="1" w:styleId="UnresolvedMention1">
    <w:name w:val="Unresolved Mention1"/>
    <w:basedOn w:val="DefaultParagraphFont"/>
    <w:uiPriority w:val="99"/>
    <w:semiHidden/>
    <w:unhideWhenUsed/>
    <w:rsid w:val="00D01A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813817">
      <w:bodyDiv w:val="1"/>
      <w:marLeft w:val="0"/>
      <w:marRight w:val="0"/>
      <w:marTop w:val="0"/>
      <w:marBottom w:val="0"/>
      <w:divBdr>
        <w:top w:val="none" w:sz="0" w:space="0" w:color="auto"/>
        <w:left w:val="none" w:sz="0" w:space="0" w:color="auto"/>
        <w:bottom w:val="none" w:sz="0" w:space="0" w:color="auto"/>
        <w:right w:val="none" w:sz="0" w:space="0" w:color="auto"/>
      </w:divBdr>
    </w:div>
    <w:div w:id="1119566436">
      <w:bodyDiv w:val="1"/>
      <w:marLeft w:val="0"/>
      <w:marRight w:val="0"/>
      <w:marTop w:val="0"/>
      <w:marBottom w:val="0"/>
      <w:divBdr>
        <w:top w:val="none" w:sz="0" w:space="0" w:color="auto"/>
        <w:left w:val="none" w:sz="0" w:space="0" w:color="auto"/>
        <w:bottom w:val="none" w:sz="0" w:space="0" w:color="auto"/>
        <w:right w:val="none" w:sz="0" w:space="0" w:color="auto"/>
      </w:divBdr>
    </w:div>
    <w:div w:id="1783379617">
      <w:bodyDiv w:val="1"/>
      <w:marLeft w:val="0"/>
      <w:marRight w:val="0"/>
      <w:marTop w:val="0"/>
      <w:marBottom w:val="0"/>
      <w:divBdr>
        <w:top w:val="none" w:sz="0" w:space="0" w:color="auto"/>
        <w:left w:val="none" w:sz="0" w:space="0" w:color="auto"/>
        <w:bottom w:val="none" w:sz="0" w:space="0" w:color="auto"/>
        <w:right w:val="none" w:sz="0" w:space="0" w:color="auto"/>
      </w:divBdr>
    </w:div>
    <w:div w:id="1797288036">
      <w:bodyDiv w:val="1"/>
      <w:marLeft w:val="0"/>
      <w:marRight w:val="0"/>
      <w:marTop w:val="0"/>
      <w:marBottom w:val="0"/>
      <w:divBdr>
        <w:top w:val="none" w:sz="0" w:space="0" w:color="auto"/>
        <w:left w:val="none" w:sz="0" w:space="0" w:color="auto"/>
        <w:bottom w:val="none" w:sz="0" w:space="0" w:color="auto"/>
        <w:right w:val="none" w:sz="0" w:space="0" w:color="auto"/>
      </w:divBdr>
    </w:div>
    <w:div w:id="2052531075">
      <w:bodyDiv w:val="1"/>
      <w:marLeft w:val="0"/>
      <w:marRight w:val="0"/>
      <w:marTop w:val="0"/>
      <w:marBottom w:val="0"/>
      <w:divBdr>
        <w:top w:val="none" w:sz="0" w:space="0" w:color="auto"/>
        <w:left w:val="none" w:sz="0" w:space="0" w:color="auto"/>
        <w:bottom w:val="none" w:sz="0" w:space="0" w:color="auto"/>
        <w:right w:val="none" w:sz="0" w:space="0" w:color="auto"/>
      </w:divBdr>
    </w:div>
    <w:div w:id="2090228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B2A28-4A90-45F1-BD06-778E43EDF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5137</Words>
  <Characters>86281</Characters>
  <Application>Microsoft Office Word</Application>
  <DocSecurity>0</DocSecurity>
  <Lines>719</Lines>
  <Paragraphs>202</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0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9T19:49:00Z</dcterms:created>
  <dcterms:modified xsi:type="dcterms:W3CDTF">2019-11-05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f05abf-fa86-3632-9356-c53469a9f1b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